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2.7.0 -->
  <w:body>
    <w:p w:rsidR="00D34797" w:rsidP="00384290" w14:paraId="472A5B32" w14:textId="1B02C389">
      <w:pPr>
        <w:jc w:val="center"/>
      </w:pPr>
    </w:p>
    <w:p w:rsidR="00D34797" w:rsidP="00384290" w14:paraId="0130A032" w14:textId="77777777">
      <w:pPr>
        <w:jc w:val="center"/>
      </w:pPr>
    </w:p>
    <w:p w:rsidR="00384290" w:rsidP="00384290" w14:paraId="5A2025FB" w14:textId="1D5563EF">
      <w:pPr>
        <w:jc w:val="center"/>
      </w:pPr>
      <w:bookmarkStart w:id="0" w:name="_Hlk14096792"/>
      <w:r w:rsidRPr="00AF254C">
        <w:t>Preferences for Longer-Acting Preexposure Prophylaxis (PrEP) Methods Among Persons in US Populations at Highest Need: A Discrete Choice Experiment</w:t>
      </w:r>
    </w:p>
    <w:p w:rsidR="00AF254C" w:rsidRPr="00CE7EE2" w:rsidP="00384290" w14:paraId="6FE77EF8" w14:textId="77777777">
      <w:pPr>
        <w:jc w:val="center"/>
      </w:pPr>
    </w:p>
    <w:p w:rsidR="00384290" w:rsidP="00384290" w14:paraId="1E5DFBF5" w14:textId="340442E5">
      <w:pPr>
        <w:jc w:val="center"/>
      </w:pPr>
      <w:r>
        <w:t xml:space="preserve">OMB Control Number </w:t>
      </w:r>
      <w:r w:rsidR="00AC1FDF">
        <w:t>0920-</w:t>
      </w:r>
      <w:r w:rsidR="00FA3164">
        <w:t>New</w:t>
      </w:r>
    </w:p>
    <w:p w:rsidR="002D456C" w:rsidP="00384290" w14:paraId="4E168B15" w14:textId="77777777">
      <w:pPr>
        <w:jc w:val="center"/>
      </w:pPr>
    </w:p>
    <w:p w:rsidR="002D456C" w:rsidP="00384290" w14:paraId="494B0A99" w14:textId="2A283749">
      <w:pPr>
        <w:jc w:val="center"/>
        <w:rPr>
          <w:b/>
          <w:bCs/>
        </w:rPr>
      </w:pPr>
      <w:r w:rsidRPr="002D456C">
        <w:rPr>
          <w:b/>
          <w:bCs/>
        </w:rPr>
        <w:t>Supporting Statement: Part A</w:t>
      </w:r>
    </w:p>
    <w:p w:rsidR="00EE289B" w:rsidP="00EE289B" w14:paraId="7C71312E" w14:textId="77777777">
      <w:pPr>
        <w:jc w:val="center"/>
        <w:rPr>
          <w:b/>
          <w:u w:val="single"/>
        </w:rPr>
      </w:pPr>
    </w:p>
    <w:p w:rsidR="00EE289B" w:rsidP="00EE289B" w14:paraId="3774109B" w14:textId="77777777">
      <w:pPr>
        <w:jc w:val="center"/>
        <w:rPr>
          <w:b/>
          <w:u w:val="single"/>
        </w:rPr>
      </w:pPr>
    </w:p>
    <w:p w:rsidR="00EE289B" w:rsidP="00EE289B" w14:paraId="78F45B8E" w14:textId="169300A4">
      <w:pPr>
        <w:jc w:val="center"/>
        <w:rPr>
          <w:b/>
          <w:u w:val="single"/>
        </w:rPr>
      </w:pPr>
      <w:r>
        <w:rPr>
          <w:b/>
          <w:u w:val="single"/>
        </w:rPr>
        <w:t xml:space="preserve">September </w:t>
      </w:r>
      <w:r w:rsidR="00497F22">
        <w:rPr>
          <w:b/>
          <w:u w:val="single"/>
        </w:rPr>
        <w:t>2</w:t>
      </w:r>
      <w:r>
        <w:rPr>
          <w:b/>
          <w:u w:val="single"/>
        </w:rPr>
        <w:t>1</w:t>
      </w:r>
      <w:r w:rsidR="00644068">
        <w:rPr>
          <w:b/>
          <w:u w:val="single"/>
        </w:rPr>
        <w:t>, 2022</w:t>
      </w:r>
    </w:p>
    <w:p w:rsidR="00EE289B" w:rsidP="00EE289B" w14:paraId="50F9D7B7" w14:textId="77777777">
      <w:pPr>
        <w:jc w:val="center"/>
        <w:rPr>
          <w:b/>
          <w:u w:val="single"/>
        </w:rPr>
      </w:pPr>
    </w:p>
    <w:p w:rsidR="00EE289B" w:rsidP="00EE289B" w14:paraId="65D7E361" w14:textId="77777777">
      <w:pPr>
        <w:jc w:val="center"/>
        <w:rPr>
          <w:b/>
          <w:u w:val="single"/>
        </w:rPr>
      </w:pPr>
    </w:p>
    <w:p w:rsidR="00EE289B" w:rsidP="00EE289B" w14:paraId="3D8D4341" w14:textId="77777777">
      <w:pPr>
        <w:jc w:val="center"/>
        <w:rPr>
          <w:b/>
          <w:u w:val="single"/>
        </w:rPr>
      </w:pPr>
    </w:p>
    <w:p w:rsidR="00EE289B" w:rsidP="00EE289B" w14:paraId="6637DFAB" w14:textId="77777777">
      <w:pPr>
        <w:jc w:val="center"/>
        <w:rPr>
          <w:b/>
          <w:u w:val="single"/>
        </w:rPr>
      </w:pPr>
    </w:p>
    <w:p w:rsidR="00EE289B" w:rsidP="00EE289B" w14:paraId="11777179" w14:textId="77777777">
      <w:pPr>
        <w:jc w:val="center"/>
        <w:rPr>
          <w:b/>
          <w:u w:val="single"/>
        </w:rPr>
      </w:pPr>
    </w:p>
    <w:p w:rsidR="00EE289B" w:rsidP="00EE289B" w14:paraId="3D5D0B69" w14:textId="77777777">
      <w:pPr>
        <w:jc w:val="center"/>
        <w:rPr>
          <w:b/>
          <w:u w:val="single"/>
        </w:rPr>
      </w:pPr>
    </w:p>
    <w:p w:rsidR="00EE289B" w:rsidRPr="00AB5297" w:rsidP="00EE289B" w14:paraId="06966E6C" w14:textId="2E48E3EF">
      <w:pPr>
        <w:jc w:val="center"/>
        <w:rPr>
          <w:b/>
          <w:u w:val="single"/>
        </w:rPr>
      </w:pPr>
      <w:r w:rsidRPr="00AB5297">
        <w:rPr>
          <w:b/>
          <w:u w:val="single"/>
        </w:rPr>
        <w:t>Program Official/Contact</w:t>
      </w:r>
    </w:p>
    <w:p w:rsidR="003C44AA" w:rsidP="0022568E" w14:paraId="5DA8F1DF" w14:textId="77777777">
      <w:pPr>
        <w:tabs>
          <w:tab w:val="center" w:pos="4680"/>
        </w:tabs>
        <w:jc w:val="center"/>
      </w:pPr>
      <w:r w:rsidRPr="003C44AA">
        <w:t>Dawn K. Smith, MD, MS, MPH</w:t>
      </w:r>
    </w:p>
    <w:p w:rsidR="00E37262" w:rsidP="0022568E" w14:paraId="4EE13C4E" w14:textId="2202BA11">
      <w:pPr>
        <w:tabs>
          <w:tab w:val="center" w:pos="4680"/>
        </w:tabs>
        <w:jc w:val="center"/>
      </w:pPr>
      <w:bookmarkStart w:id="1" w:name="_Hlk99469491"/>
      <w:r>
        <w:t>Division of HIV/AIDS Prevention</w:t>
      </w:r>
    </w:p>
    <w:p w:rsidR="00E37262" w:rsidP="0022568E" w14:paraId="31D36DA1" w14:textId="50D920D1">
      <w:pPr>
        <w:tabs>
          <w:tab w:val="center" w:pos="4680"/>
        </w:tabs>
        <w:jc w:val="center"/>
      </w:pPr>
      <w:r>
        <w:t>National Center for HIV/AIDS, Viral Hepatitis, STD, and TB Prevention</w:t>
      </w:r>
    </w:p>
    <w:p w:rsidR="00E37262" w:rsidP="0022568E" w14:paraId="1721858B" w14:textId="34CCDAC0">
      <w:pPr>
        <w:tabs>
          <w:tab w:val="center" w:pos="4680"/>
        </w:tabs>
        <w:jc w:val="center"/>
      </w:pPr>
      <w:r>
        <w:t>Centers for Disease Control and Prevention</w:t>
      </w:r>
    </w:p>
    <w:p w:rsidR="00E37262" w:rsidP="0022568E" w14:paraId="7C0CE6FB" w14:textId="2284D2E0">
      <w:pPr>
        <w:tabs>
          <w:tab w:val="center" w:pos="4680"/>
        </w:tabs>
        <w:jc w:val="center"/>
      </w:pPr>
      <w:r>
        <w:t xml:space="preserve">1600 Clifton Rd. NE | M/S </w:t>
      </w:r>
      <w:r w:rsidR="002D5D77">
        <w:t>U8-4</w:t>
      </w:r>
      <w:r>
        <w:t xml:space="preserve"> | Atlanta, GA 30333</w:t>
      </w:r>
    </w:p>
    <w:p w:rsidR="00EE289B" w:rsidRPr="00B94DF8" w:rsidP="0022568E" w14:paraId="2D51F7B7" w14:textId="69B0FB37">
      <w:pPr>
        <w:tabs>
          <w:tab w:val="center" w:pos="4680"/>
        </w:tabs>
        <w:jc w:val="center"/>
      </w:pPr>
      <w:r>
        <w:t xml:space="preserve">Office: </w:t>
      </w:r>
      <w:r w:rsidR="000C5127">
        <w:t>404.639.5166</w:t>
      </w:r>
    </w:p>
    <w:p w:rsidR="00EE289B" w:rsidRPr="00B94DF8" w:rsidP="00EE289B" w14:paraId="3C98FFBF" w14:textId="38F61DE9">
      <w:pPr>
        <w:tabs>
          <w:tab w:val="center" w:pos="4680"/>
        </w:tabs>
        <w:jc w:val="center"/>
      </w:pPr>
      <w:r w:rsidRPr="00B94DF8">
        <w:t xml:space="preserve">E-mail: </w:t>
      </w:r>
      <w:r w:rsidRPr="007C6568" w:rsidR="007C6568">
        <w:t>dks0@cdc.gov</w:t>
      </w:r>
    </w:p>
    <w:bookmarkEnd w:id="1"/>
    <w:p w:rsidR="00EE289B" w:rsidP="00EE289B" w14:paraId="2F1B21D6" w14:textId="2EE0A7B3">
      <w:pPr>
        <w:jc w:val="center"/>
        <w:rPr>
          <w:b/>
          <w:bCs/>
        </w:rPr>
      </w:pPr>
      <w:r>
        <w:rPr>
          <w:b/>
          <w:bCs/>
        </w:rPr>
        <w:br w:type="page"/>
      </w:r>
    </w:p>
    <w:bookmarkEnd w:id="0"/>
    <w:p w:rsidR="009018BE" w:rsidP="009018BE" w14:paraId="755B1493" w14:textId="5ADFC60D">
      <w:pPr>
        <w:rPr>
          <w:b/>
        </w:rPr>
      </w:pPr>
      <w:r w:rsidRPr="00B94DF8">
        <w:rPr>
          <w:b/>
        </w:rPr>
        <w:t>TABLE OF CONTENTS</w:t>
      </w:r>
    </w:p>
    <w:p w:rsidR="002F0D5F" w:rsidRPr="00B94DF8" w:rsidP="009018BE" w14:paraId="020F411D" w14:textId="77777777"/>
    <w:p w:rsidR="004819B9" w:rsidP="001B7D28" w14:paraId="210D8DA6" w14:textId="77777777">
      <w:pPr>
        <w:tabs>
          <w:tab w:val="left" w:pos="360"/>
          <w:tab w:val="left" w:pos="720"/>
          <w:tab w:val="left" w:pos="1080"/>
          <w:tab w:val="right" w:pos="9360"/>
        </w:tabs>
      </w:pPr>
      <w:r>
        <w:t>Supporting Statement: Summary</w:t>
      </w:r>
      <w:r>
        <w:tab/>
        <w:t>4</w:t>
      </w:r>
    </w:p>
    <w:p w:rsidR="004819B9" w:rsidP="001B7D28" w14:paraId="1FFFE1C3" w14:textId="77777777">
      <w:pPr>
        <w:tabs>
          <w:tab w:val="left" w:pos="360"/>
          <w:tab w:val="left" w:pos="720"/>
          <w:tab w:val="left" w:pos="1080"/>
          <w:tab w:val="right" w:pos="9360"/>
        </w:tabs>
      </w:pPr>
      <w:r>
        <w:t xml:space="preserve">A. </w:t>
      </w:r>
      <w:r>
        <w:tab/>
        <w:t>Justification</w:t>
      </w:r>
      <w:r>
        <w:tab/>
        <w:t>5</w:t>
      </w:r>
    </w:p>
    <w:p w:rsidR="004819B9" w:rsidP="001B7D28" w14:paraId="3684C21E" w14:textId="4A351603">
      <w:pPr>
        <w:tabs>
          <w:tab w:val="left" w:pos="360"/>
          <w:tab w:val="left" w:pos="720"/>
          <w:tab w:val="left" w:pos="1080"/>
          <w:tab w:val="right" w:pos="9360"/>
        </w:tabs>
      </w:pPr>
      <w:r>
        <w:tab/>
      </w:r>
      <w:r>
        <w:t>1.</w:t>
      </w:r>
      <w:r>
        <w:tab/>
        <w:t>Circumstances Making the Collection of Information Necessary</w:t>
      </w:r>
      <w:r>
        <w:tab/>
        <w:t>5</w:t>
      </w:r>
    </w:p>
    <w:p w:rsidR="004819B9" w:rsidP="001B7D28" w14:paraId="1E17CF4B" w14:textId="719A3D70">
      <w:pPr>
        <w:tabs>
          <w:tab w:val="left" w:pos="360"/>
          <w:tab w:val="left" w:pos="720"/>
          <w:tab w:val="left" w:pos="1080"/>
          <w:tab w:val="right" w:pos="9360"/>
        </w:tabs>
      </w:pPr>
      <w:r>
        <w:tab/>
      </w:r>
      <w:r>
        <w:t>2.</w:t>
      </w:r>
      <w:r>
        <w:tab/>
        <w:t>Purpose and Use of the Information Collection</w:t>
      </w:r>
      <w:r>
        <w:tab/>
        <w:t>6</w:t>
      </w:r>
    </w:p>
    <w:p w:rsidR="004819B9" w:rsidP="001B7D28" w14:paraId="12783449" w14:textId="4533F569">
      <w:pPr>
        <w:tabs>
          <w:tab w:val="left" w:pos="360"/>
          <w:tab w:val="left" w:pos="720"/>
          <w:tab w:val="left" w:pos="1080"/>
          <w:tab w:val="right" w:pos="9360"/>
        </w:tabs>
      </w:pPr>
      <w:r>
        <w:tab/>
      </w:r>
      <w:r>
        <w:t>3.</w:t>
      </w:r>
      <w:r>
        <w:tab/>
        <w:t>Use of Improved Information Technology and Burden Reduction</w:t>
      </w:r>
      <w:r>
        <w:tab/>
        <w:t>7</w:t>
      </w:r>
    </w:p>
    <w:p w:rsidR="004819B9" w:rsidP="001B7D28" w14:paraId="287A854D" w14:textId="755AA392">
      <w:pPr>
        <w:tabs>
          <w:tab w:val="left" w:pos="360"/>
          <w:tab w:val="left" w:pos="720"/>
          <w:tab w:val="left" w:pos="1080"/>
          <w:tab w:val="right" w:pos="9360"/>
        </w:tabs>
      </w:pPr>
      <w:r>
        <w:tab/>
      </w:r>
      <w:r>
        <w:t>4.</w:t>
      </w:r>
      <w:r>
        <w:tab/>
        <w:t>Efforts to Identify Duplication and Use of Similar Information</w:t>
      </w:r>
      <w:r>
        <w:tab/>
        <w:t>7</w:t>
      </w:r>
    </w:p>
    <w:p w:rsidR="004819B9" w:rsidP="001B7D28" w14:paraId="7F5897F6" w14:textId="3141FD7E">
      <w:pPr>
        <w:tabs>
          <w:tab w:val="left" w:pos="360"/>
          <w:tab w:val="left" w:pos="720"/>
          <w:tab w:val="left" w:pos="1080"/>
          <w:tab w:val="right" w:pos="9360"/>
        </w:tabs>
      </w:pPr>
      <w:r>
        <w:tab/>
      </w:r>
      <w:r>
        <w:t>5.</w:t>
      </w:r>
      <w:r>
        <w:tab/>
        <w:t>Impact on Small Businesses or Other Small Entities</w:t>
      </w:r>
      <w:r>
        <w:tab/>
        <w:t>8</w:t>
      </w:r>
    </w:p>
    <w:p w:rsidR="004819B9" w:rsidP="001B7D28" w14:paraId="04CAB307" w14:textId="4BA6A284">
      <w:pPr>
        <w:tabs>
          <w:tab w:val="left" w:pos="360"/>
          <w:tab w:val="left" w:pos="720"/>
          <w:tab w:val="left" w:pos="1080"/>
          <w:tab w:val="right" w:pos="9360"/>
        </w:tabs>
      </w:pPr>
      <w:r>
        <w:tab/>
      </w:r>
      <w:r>
        <w:t>6.</w:t>
      </w:r>
      <w:r>
        <w:tab/>
        <w:t>Consequences of Collecting the Information Less Frequently</w:t>
      </w:r>
      <w:r>
        <w:tab/>
        <w:t>8</w:t>
      </w:r>
    </w:p>
    <w:p w:rsidR="004819B9" w:rsidP="001B7D28" w14:paraId="6F42D45A" w14:textId="52B57054">
      <w:pPr>
        <w:tabs>
          <w:tab w:val="left" w:pos="360"/>
          <w:tab w:val="left" w:pos="720"/>
          <w:tab w:val="left" w:pos="1080"/>
          <w:tab w:val="right" w:pos="9360"/>
        </w:tabs>
      </w:pPr>
      <w:r>
        <w:tab/>
      </w:r>
      <w:r>
        <w:t>7.</w:t>
      </w:r>
      <w:r>
        <w:tab/>
        <w:t>Special Circumstances Relating to the Guidelines of 5 CFR 1320.5</w:t>
      </w:r>
      <w:r>
        <w:tab/>
        <w:t>8</w:t>
      </w:r>
    </w:p>
    <w:p w:rsidR="004819B9" w:rsidP="001B7D28" w14:paraId="71D98577" w14:textId="2E1754FE">
      <w:pPr>
        <w:tabs>
          <w:tab w:val="left" w:pos="360"/>
          <w:tab w:val="left" w:pos="720"/>
          <w:tab w:val="left" w:pos="1080"/>
          <w:tab w:val="right" w:pos="9360"/>
        </w:tabs>
        <w:ind w:left="720" w:hanging="720"/>
      </w:pPr>
      <w:r>
        <w:tab/>
      </w:r>
      <w:r>
        <w:t>8.</w:t>
      </w:r>
      <w:r>
        <w:tab/>
        <w:t xml:space="preserve">Comments in Response to the Federal Register Notice and Efforts to Consult </w:t>
      </w:r>
      <w:r>
        <w:br/>
      </w:r>
      <w:r>
        <w:t>Outside the Agency</w:t>
      </w:r>
      <w:r>
        <w:tab/>
        <w:t>9</w:t>
      </w:r>
    </w:p>
    <w:p w:rsidR="004819B9" w:rsidP="001B7D28" w14:paraId="40E22157" w14:textId="1040509F">
      <w:pPr>
        <w:tabs>
          <w:tab w:val="left" w:pos="360"/>
          <w:tab w:val="left" w:pos="720"/>
          <w:tab w:val="left" w:pos="1080"/>
          <w:tab w:val="right" w:pos="9360"/>
        </w:tabs>
      </w:pPr>
      <w:r>
        <w:tab/>
      </w:r>
      <w:r>
        <w:t>9.</w:t>
      </w:r>
      <w:r>
        <w:tab/>
        <w:t xml:space="preserve">Explanation of Any </w:t>
      </w:r>
      <w:r w:rsidR="00F06881">
        <w:t>Payment or</w:t>
      </w:r>
      <w:r>
        <w:t xml:space="preserve"> Gift to Respondents</w:t>
      </w:r>
      <w:r>
        <w:tab/>
        <w:t>11</w:t>
      </w:r>
    </w:p>
    <w:p w:rsidR="004819B9" w:rsidP="001B7D28" w14:paraId="3E25CADE" w14:textId="4664D8A6">
      <w:pPr>
        <w:tabs>
          <w:tab w:val="left" w:pos="360"/>
          <w:tab w:val="left" w:pos="720"/>
          <w:tab w:val="left" w:pos="1080"/>
          <w:tab w:val="right" w:pos="9360"/>
        </w:tabs>
      </w:pPr>
      <w:r>
        <w:tab/>
      </w:r>
      <w:r>
        <w:t>10.</w:t>
      </w:r>
      <w:r>
        <w:tab/>
      </w:r>
      <w:r w:rsidR="00802BF2">
        <w:t>Protection of the Privacy and Confidentiality of Information</w:t>
      </w:r>
      <w:r>
        <w:t xml:space="preserve"> Provided </w:t>
      </w:r>
      <w:r w:rsidR="000D00D0">
        <w:t>by</w:t>
      </w:r>
      <w:r>
        <w:t xml:space="preserve"> Respondents</w:t>
      </w:r>
      <w:r>
        <w:tab/>
        <w:t>11</w:t>
      </w:r>
    </w:p>
    <w:p w:rsidR="004819B9" w:rsidP="001B7D28" w14:paraId="4AE46C55" w14:textId="33F287A3">
      <w:pPr>
        <w:tabs>
          <w:tab w:val="left" w:pos="360"/>
          <w:tab w:val="left" w:pos="720"/>
          <w:tab w:val="left" w:pos="1080"/>
          <w:tab w:val="right" w:pos="9360"/>
        </w:tabs>
      </w:pPr>
      <w:r>
        <w:tab/>
      </w:r>
      <w:r>
        <w:t>11.</w:t>
      </w:r>
      <w:r>
        <w:tab/>
        <w:t>Institutional Review Board (IRB) and Justification for Sensitive Questions</w:t>
      </w:r>
      <w:r>
        <w:tab/>
        <w:t>14</w:t>
      </w:r>
    </w:p>
    <w:p w:rsidR="004819B9" w:rsidP="001B7D28" w14:paraId="381CCFDF" w14:textId="7A4A5A98">
      <w:pPr>
        <w:tabs>
          <w:tab w:val="left" w:pos="360"/>
          <w:tab w:val="left" w:pos="720"/>
          <w:tab w:val="left" w:pos="1080"/>
          <w:tab w:val="right" w:pos="9360"/>
        </w:tabs>
      </w:pPr>
      <w:r>
        <w:tab/>
      </w:r>
      <w:r>
        <w:t>12.</w:t>
      </w:r>
      <w:r>
        <w:tab/>
        <w:t>Estimates of Annualized Burden Hours and Costs</w:t>
      </w:r>
      <w:r>
        <w:tab/>
        <w:t>15</w:t>
      </w:r>
    </w:p>
    <w:p w:rsidR="004819B9" w:rsidP="001B7D28" w14:paraId="445F736E" w14:textId="36A523AA">
      <w:pPr>
        <w:tabs>
          <w:tab w:val="left" w:pos="360"/>
          <w:tab w:val="left" w:pos="720"/>
          <w:tab w:val="left" w:pos="1080"/>
          <w:tab w:val="right" w:pos="9360"/>
        </w:tabs>
        <w:ind w:left="720" w:hanging="720"/>
      </w:pPr>
      <w:r>
        <w:tab/>
      </w:r>
      <w:r>
        <w:t>13.</w:t>
      </w:r>
      <w:r>
        <w:tab/>
        <w:t>Estimates of Other Total Annual Cost</w:t>
      </w:r>
      <w:r w:rsidR="00FD7929">
        <w:t xml:space="preserve"> Burden</w:t>
      </w:r>
      <w:r>
        <w:t xml:space="preserve"> to Respondents or Recordkeepers</w:t>
      </w:r>
      <w:r>
        <w:tab/>
        <w:t>16</w:t>
      </w:r>
    </w:p>
    <w:p w:rsidR="004819B9" w:rsidP="001B7D28" w14:paraId="1CDC1F80" w14:textId="78560F9D">
      <w:pPr>
        <w:tabs>
          <w:tab w:val="left" w:pos="360"/>
          <w:tab w:val="left" w:pos="720"/>
          <w:tab w:val="left" w:pos="1080"/>
          <w:tab w:val="right" w:pos="9360"/>
        </w:tabs>
      </w:pPr>
      <w:r>
        <w:tab/>
      </w:r>
      <w:r>
        <w:t>14.</w:t>
      </w:r>
      <w:r>
        <w:tab/>
        <w:t>Annualized Cost to the Government</w:t>
      </w:r>
      <w:r>
        <w:tab/>
        <w:t>16</w:t>
      </w:r>
    </w:p>
    <w:p w:rsidR="004819B9" w:rsidP="001B7D28" w14:paraId="43B1317D" w14:textId="2FA06EED">
      <w:pPr>
        <w:tabs>
          <w:tab w:val="left" w:pos="360"/>
          <w:tab w:val="left" w:pos="720"/>
          <w:tab w:val="left" w:pos="1080"/>
          <w:tab w:val="right" w:pos="9360"/>
        </w:tabs>
      </w:pPr>
      <w:r>
        <w:tab/>
      </w:r>
      <w:r>
        <w:t>15.</w:t>
      </w:r>
      <w:r>
        <w:tab/>
        <w:t>Explanation for Program Changes or Adjustments</w:t>
      </w:r>
      <w:r>
        <w:tab/>
        <w:t>17</w:t>
      </w:r>
    </w:p>
    <w:p w:rsidR="004819B9" w:rsidP="001B7D28" w14:paraId="7FC466E4" w14:textId="38CC49D2">
      <w:pPr>
        <w:tabs>
          <w:tab w:val="left" w:pos="360"/>
          <w:tab w:val="left" w:pos="720"/>
          <w:tab w:val="left" w:pos="1080"/>
          <w:tab w:val="right" w:pos="9360"/>
        </w:tabs>
      </w:pPr>
      <w:r>
        <w:tab/>
      </w:r>
      <w:r>
        <w:t>16.</w:t>
      </w:r>
      <w:r>
        <w:tab/>
        <w:t>Plans for Tabulation and Publication and Project Time Schedule</w:t>
      </w:r>
      <w:r>
        <w:tab/>
        <w:t>17</w:t>
      </w:r>
    </w:p>
    <w:p w:rsidR="004819B9" w:rsidP="001B7D28" w14:paraId="2CAC3AE8" w14:textId="1038E152">
      <w:pPr>
        <w:tabs>
          <w:tab w:val="left" w:pos="360"/>
          <w:tab w:val="left" w:pos="720"/>
          <w:tab w:val="left" w:pos="1080"/>
          <w:tab w:val="right" w:pos="9360"/>
        </w:tabs>
      </w:pPr>
      <w:r>
        <w:tab/>
      </w:r>
      <w:r>
        <w:t>17.</w:t>
      </w:r>
      <w:r>
        <w:tab/>
        <w:t>Reason(s) Display of OMB Expiration Date is Inappropriate</w:t>
      </w:r>
      <w:r>
        <w:tab/>
        <w:t>18</w:t>
      </w:r>
    </w:p>
    <w:p w:rsidR="004819B9" w:rsidP="001B7D28" w14:paraId="665C9658" w14:textId="7128CD12">
      <w:pPr>
        <w:tabs>
          <w:tab w:val="left" w:pos="360"/>
          <w:tab w:val="left" w:pos="720"/>
          <w:tab w:val="left" w:pos="1080"/>
          <w:tab w:val="right" w:pos="9360"/>
        </w:tabs>
      </w:pPr>
      <w:r>
        <w:tab/>
      </w:r>
      <w:r>
        <w:t>18.</w:t>
      </w:r>
      <w:r>
        <w:tab/>
        <w:t>Exceptions to Certification for Paperwork Reduction Act Submissions</w:t>
      </w:r>
      <w:r>
        <w:tab/>
        <w:t>19</w:t>
      </w:r>
    </w:p>
    <w:p w:rsidR="004819B9" w:rsidP="001B7D28" w14:paraId="0900936D" w14:textId="2C18D2E6">
      <w:pPr>
        <w:tabs>
          <w:tab w:val="left" w:pos="360"/>
          <w:tab w:val="left" w:pos="720"/>
          <w:tab w:val="left" w:pos="1080"/>
          <w:tab w:val="right" w:pos="9360"/>
        </w:tabs>
      </w:pPr>
      <w:r>
        <w:tab/>
      </w:r>
      <w:r>
        <w:t>References</w:t>
      </w:r>
      <w:r>
        <w:tab/>
        <w:t>20</w:t>
      </w:r>
    </w:p>
    <w:p w:rsidR="006B3429" w14:paraId="220439D0" w14:textId="5EABE523">
      <w:pPr>
        <w:rPr>
          <w:b/>
          <w:bCs/>
          <w:caps/>
        </w:rPr>
      </w:pPr>
    </w:p>
    <w:p w:rsidR="005C0DD2" w14:paraId="64380873" w14:textId="77777777">
      <w:pPr>
        <w:rPr>
          <w:b/>
          <w:bCs/>
          <w:caps/>
        </w:rPr>
      </w:pPr>
    </w:p>
    <w:p w:rsidR="00825CA1" w:rsidP="00825CA1" w14:paraId="5AA0958E" w14:textId="038253F9">
      <w:pPr>
        <w:spacing w:line="480" w:lineRule="auto"/>
        <w:jc w:val="center"/>
        <w:rPr>
          <w:b/>
        </w:rPr>
      </w:pPr>
      <w:r>
        <w:rPr>
          <w:b/>
        </w:rPr>
        <w:br/>
      </w:r>
      <w:r w:rsidRPr="00B94DF8">
        <w:rPr>
          <w:b/>
        </w:rPr>
        <w:t>LIST OF ATTACHMENTS</w:t>
      </w:r>
    </w:p>
    <w:p w:rsidR="009436EA" w:rsidP="005C0DD2" w14:paraId="2147CD6D" w14:textId="4B81C8F6">
      <w:pPr>
        <w:pStyle w:val="ListParagraph"/>
        <w:numPr>
          <w:ilvl w:val="0"/>
          <w:numId w:val="16"/>
        </w:numPr>
      </w:pPr>
      <w:r>
        <w:t>Authorizing Legislations</w:t>
      </w:r>
    </w:p>
    <w:p w:rsidR="00AC3EB3" w:rsidP="005C0DD2" w14:paraId="30FE6D5B" w14:textId="7A5F3275">
      <w:pPr>
        <w:pStyle w:val="ListParagraph"/>
        <w:numPr>
          <w:ilvl w:val="0"/>
          <w:numId w:val="16"/>
        </w:numPr>
      </w:pPr>
      <w:r>
        <w:t>60-Day FRN Published PDF</w:t>
      </w:r>
    </w:p>
    <w:p w:rsidR="005918F1" w:rsidP="005C0DD2" w14:paraId="19166E27" w14:textId="34719D37">
      <w:pPr>
        <w:pStyle w:val="ListParagraph"/>
        <w:numPr>
          <w:ilvl w:val="0"/>
          <w:numId w:val="16"/>
        </w:numPr>
      </w:pPr>
      <w:r>
        <w:t xml:space="preserve">Client </w:t>
      </w:r>
      <w:r w:rsidR="00FC55AA">
        <w:t>Invitation</w:t>
      </w:r>
      <w:r>
        <w:t xml:space="preserve"> Email</w:t>
      </w:r>
    </w:p>
    <w:p w:rsidR="005918F1" w:rsidP="005C0DD2" w14:paraId="56B6E506" w14:textId="64585029">
      <w:pPr>
        <w:pStyle w:val="ListParagraph"/>
        <w:numPr>
          <w:ilvl w:val="0"/>
          <w:numId w:val="16"/>
        </w:numPr>
      </w:pPr>
      <w:r>
        <w:t>Provider</w:t>
      </w:r>
      <w:r w:rsidR="00FC55AA">
        <w:t xml:space="preserve"> Invitation </w:t>
      </w:r>
      <w:r>
        <w:t>Email</w:t>
      </w:r>
    </w:p>
    <w:p w:rsidR="00681C9D" w:rsidP="005C0DD2" w14:paraId="781C43BB" w14:textId="6808D517">
      <w:pPr>
        <w:pStyle w:val="ListParagraph"/>
        <w:numPr>
          <w:ilvl w:val="0"/>
          <w:numId w:val="16"/>
        </w:numPr>
      </w:pPr>
      <w:r>
        <w:t xml:space="preserve">Client </w:t>
      </w:r>
      <w:r w:rsidR="00563E26">
        <w:t>Screen</w:t>
      </w:r>
      <w:r w:rsidR="00EE38B7">
        <w:t xml:space="preserve">ing </w:t>
      </w:r>
      <w:r w:rsidR="00E5486B">
        <w:t>&amp; Consent</w:t>
      </w:r>
    </w:p>
    <w:p w:rsidR="00580A43" w:rsidP="005C0DD2" w14:paraId="3B1AEB95" w14:textId="6302C4B7">
      <w:pPr>
        <w:pStyle w:val="ListParagraph"/>
        <w:numPr>
          <w:ilvl w:val="0"/>
          <w:numId w:val="16"/>
        </w:numPr>
      </w:pPr>
      <w:r>
        <w:t xml:space="preserve">Provider </w:t>
      </w:r>
      <w:r w:rsidR="00563E26">
        <w:t>Screen</w:t>
      </w:r>
      <w:r w:rsidR="00EE38B7">
        <w:t xml:space="preserve">ing </w:t>
      </w:r>
      <w:r w:rsidR="00E5486B">
        <w:t>&amp; Consent</w:t>
      </w:r>
    </w:p>
    <w:p w:rsidR="00580A43" w:rsidP="005C0DD2" w14:paraId="4B046833" w14:textId="0007DBA4">
      <w:pPr>
        <w:pStyle w:val="ListParagraph"/>
        <w:numPr>
          <w:ilvl w:val="0"/>
          <w:numId w:val="16"/>
        </w:numPr>
      </w:pPr>
      <w:r>
        <w:t xml:space="preserve">Client </w:t>
      </w:r>
      <w:r w:rsidR="005918F1">
        <w:t>DCE Survey</w:t>
      </w:r>
    </w:p>
    <w:p w:rsidR="003D0298" w:rsidP="005C0DD2" w14:paraId="458AF177" w14:textId="17F858C6">
      <w:pPr>
        <w:pStyle w:val="ListParagraph"/>
        <w:numPr>
          <w:ilvl w:val="1"/>
          <w:numId w:val="16"/>
        </w:numPr>
      </w:pPr>
      <w:r>
        <w:t>Client DCE Survey Screenshots</w:t>
      </w:r>
    </w:p>
    <w:p w:rsidR="00580A43" w:rsidP="005C0DD2" w14:paraId="3DB9F219" w14:textId="37FA7E20">
      <w:pPr>
        <w:pStyle w:val="ListParagraph"/>
        <w:numPr>
          <w:ilvl w:val="0"/>
          <w:numId w:val="16"/>
        </w:numPr>
      </w:pPr>
      <w:r>
        <w:t xml:space="preserve">Provider </w:t>
      </w:r>
      <w:r w:rsidR="005918F1">
        <w:t>DCE Survey</w:t>
      </w:r>
    </w:p>
    <w:p w:rsidR="003D0298" w:rsidP="005C0DD2" w14:paraId="19836DE7" w14:textId="44A25232">
      <w:pPr>
        <w:pStyle w:val="ListParagraph"/>
        <w:numPr>
          <w:ilvl w:val="1"/>
          <w:numId w:val="16"/>
        </w:numPr>
      </w:pPr>
      <w:r>
        <w:t>Provider DCE Survey Screenshots</w:t>
      </w:r>
    </w:p>
    <w:p w:rsidR="00AC140E" w:rsidP="005C0DD2" w14:paraId="5AE96700" w14:textId="292F922F">
      <w:pPr>
        <w:pStyle w:val="ListParagraph"/>
        <w:numPr>
          <w:ilvl w:val="0"/>
          <w:numId w:val="16"/>
        </w:numPr>
      </w:pPr>
      <w:r>
        <w:t>RTI IRB Approval Notice</w:t>
      </w:r>
    </w:p>
    <w:p w:rsidR="00497F22" w:rsidRPr="0072115C" w:rsidP="005C0DD2" w14:paraId="2107E09B" w14:textId="64526DB5">
      <w:pPr>
        <w:pStyle w:val="ListParagraph"/>
        <w:numPr>
          <w:ilvl w:val="0"/>
          <w:numId w:val="16"/>
        </w:numPr>
      </w:pPr>
      <w:r>
        <w:t>Privacy Impact Assessment</w:t>
      </w:r>
    </w:p>
    <w:p w:rsidR="00D6285C" w14:paraId="78067BD7" w14:textId="2BC9EB5B">
      <w:pPr>
        <w:rPr>
          <w:b/>
          <w:bCs/>
        </w:rPr>
      </w:pPr>
      <w:r>
        <w:rPr>
          <w:b/>
          <w:bCs/>
        </w:rPr>
        <w:br w:type="page"/>
      </w:r>
    </w:p>
    <w:p w:rsidR="00B8162A" w:rsidRPr="00665BCD" w:rsidP="006B3429" w14:paraId="6D0CF620" w14:textId="71FE3514">
      <w:pPr>
        <w:pStyle w:val="Heading1"/>
      </w:pPr>
      <w:bookmarkStart w:id="2" w:name="_Toc107928469"/>
      <w:bookmarkStart w:id="3" w:name="_Toc107928761"/>
      <w:bookmarkStart w:id="4" w:name="_Toc107928841"/>
      <w:bookmarkStart w:id="5" w:name="_Toc107930120"/>
      <w:r w:rsidRPr="00B618D3">
        <w:t>Supporting Statement</w:t>
      </w:r>
      <w:r>
        <w:t>:</w:t>
      </w:r>
      <w:r w:rsidRPr="0028622C" w:rsidR="0028622C">
        <w:t xml:space="preserve"> Summary</w:t>
      </w:r>
      <w:bookmarkEnd w:id="2"/>
      <w:bookmarkEnd w:id="3"/>
      <w:bookmarkEnd w:id="4"/>
      <w:bookmarkEnd w:id="5"/>
    </w:p>
    <w:tbl>
      <w:tblPr>
        <w:tblStyle w:val="TableGrid"/>
        <w:tblCaption w:val="Example Summary 2"/>
        <w:tblDescription w:val="Example Summary 2"/>
        <w:tblpPr w:leftFromText="187" w:rightFromText="187" w:bottomFromText="720" w:vertAnchor="text" w:horzAnchor="margin" w:tblpY="44"/>
        <w:tblOverlap w:val="never"/>
        <w:tblW w:w="0" w:type="auto"/>
        <w:tblBorders>
          <w:insideH w:val="none" w:sz="0" w:space="0" w:color="auto"/>
          <w:insideV w:val="none" w:sz="0" w:space="0" w:color="auto"/>
        </w:tblBorders>
        <w:tblCellMar>
          <w:top w:w="72" w:type="dxa"/>
          <w:left w:w="115" w:type="dxa"/>
          <w:bottom w:w="72" w:type="dxa"/>
          <w:right w:w="115" w:type="dxa"/>
        </w:tblCellMar>
        <w:tblLook w:val="04A0"/>
      </w:tblPr>
      <w:tblGrid>
        <w:gridCol w:w="9324"/>
      </w:tblGrid>
      <w:tr w14:paraId="2A2BF945" w14:textId="77777777" w:rsidTr="00055469">
        <w:tblPrEx>
          <w:tblW w:w="0" w:type="auto"/>
          <w:tblBorders>
            <w:insideH w:val="none" w:sz="0" w:space="0" w:color="auto"/>
            <w:insideV w:val="none" w:sz="0" w:space="0" w:color="auto"/>
          </w:tblBorders>
          <w:tblCellMar>
            <w:top w:w="72" w:type="dxa"/>
            <w:left w:w="115" w:type="dxa"/>
            <w:bottom w:w="72" w:type="dxa"/>
            <w:right w:w="115" w:type="dxa"/>
          </w:tblCellMar>
          <w:tblLook w:val="04A0"/>
        </w:tblPrEx>
        <w:trPr>
          <w:trHeight w:val="908"/>
          <w:tblHeader/>
        </w:trPr>
        <w:tc>
          <w:tcPr>
            <w:tcW w:w="9324" w:type="dxa"/>
          </w:tcPr>
          <w:p w:rsidR="00B8162A" w:rsidRPr="00665BCD" w:rsidP="001B7D28" w14:paraId="593039F3" w14:textId="2E80A9A3">
            <w:pPr>
              <w:pStyle w:val="BodyText2"/>
              <w:rPr>
                <w:b/>
              </w:rPr>
            </w:pPr>
            <w:r w:rsidRPr="00665BCD">
              <w:rPr>
                <w:b/>
              </w:rPr>
              <w:t>Goal of the project</w:t>
            </w:r>
            <w:r w:rsidRPr="00665BCD">
              <w:t>: The goal of this study is to understand preferences for long-acting pre-exposure prophylaxis (LA-PrEP) products for HIV prevention among potential users and providers, including product characteristics and other service delivery factors that may facilitate or hinder future uptake of these products.</w:t>
            </w:r>
          </w:p>
        </w:tc>
      </w:tr>
      <w:tr w14:paraId="39351F36" w14:textId="77777777" w:rsidTr="00055469">
        <w:tblPrEx>
          <w:tblW w:w="0" w:type="auto"/>
          <w:tblCellMar>
            <w:top w:w="72" w:type="dxa"/>
            <w:left w:w="115" w:type="dxa"/>
            <w:bottom w:w="72" w:type="dxa"/>
            <w:right w:w="115" w:type="dxa"/>
          </w:tblCellMar>
          <w:tblLook w:val="04A0"/>
        </w:tblPrEx>
        <w:trPr>
          <w:trHeight w:val="1098"/>
        </w:trPr>
        <w:tc>
          <w:tcPr>
            <w:tcW w:w="9324" w:type="dxa"/>
          </w:tcPr>
          <w:p w:rsidR="00665BCD" w:rsidRPr="00665BCD" w:rsidP="001B7D28" w14:paraId="7406854F" w14:textId="14B7203D">
            <w:pPr>
              <w:pStyle w:val="BodyText2"/>
            </w:pPr>
            <w:r w:rsidRPr="00665BCD">
              <w:rPr>
                <w:b/>
              </w:rPr>
              <w:t>Intended use of the resulting data</w:t>
            </w:r>
            <w:r w:rsidRPr="00665BCD">
              <w:t xml:space="preserve">: Results from this experiment will be used to identify key factors for adoption and implementation of LA-PrEP products. The information collected will also be used to increase implementation efficiency by identifying strategies to support decision making and address potential challenges with early use of LA-PrEP products. </w:t>
            </w:r>
          </w:p>
        </w:tc>
      </w:tr>
      <w:tr w14:paraId="4F7A50CC" w14:textId="77777777" w:rsidTr="00FD0DF3">
        <w:tblPrEx>
          <w:tblW w:w="0" w:type="auto"/>
          <w:tblCellMar>
            <w:top w:w="72" w:type="dxa"/>
            <w:left w:w="115" w:type="dxa"/>
            <w:bottom w:w="72" w:type="dxa"/>
            <w:right w:w="115" w:type="dxa"/>
          </w:tblCellMar>
          <w:tblLook w:val="04A0"/>
        </w:tblPrEx>
        <w:trPr>
          <w:trHeight w:val="1517"/>
        </w:trPr>
        <w:tc>
          <w:tcPr>
            <w:tcW w:w="9324" w:type="dxa"/>
          </w:tcPr>
          <w:p w:rsidR="00B8162A" w:rsidRPr="00665BCD" w:rsidP="001B7D28" w14:paraId="45FB29AB" w14:textId="18F89D4C">
            <w:pPr>
              <w:pStyle w:val="BodyText2"/>
            </w:pPr>
            <w:r w:rsidRPr="00665BCD">
              <w:rPr>
                <w:b/>
              </w:rPr>
              <w:t xml:space="preserve">Methods to be used to </w:t>
            </w:r>
            <w:r w:rsidRPr="00665BCD">
              <w:rPr>
                <w:b/>
              </w:rPr>
              <w:t>collect</w:t>
            </w:r>
            <w:r w:rsidRPr="00665BCD">
              <w:t>:</w:t>
            </w:r>
            <w:r w:rsidRPr="00665BCD">
              <w:t xml:space="preserve"> Data will be collected via two separate self-administered online cross-sectional surveys; one for potential LA-PrEP users (“clients”) and one for clinicians. The study design is comprised of a discrete choice experiment (DCE) and additional questions to directly elicit participant preferences and gather data on socioeconomic, behavioral, and attitudinal factors.  Data collection will last approximately six months.</w:t>
            </w:r>
          </w:p>
        </w:tc>
      </w:tr>
      <w:tr w14:paraId="66C205CF" w14:textId="77777777" w:rsidTr="00055469">
        <w:tblPrEx>
          <w:tblW w:w="0" w:type="auto"/>
          <w:tblCellMar>
            <w:top w:w="72" w:type="dxa"/>
            <w:left w:w="115" w:type="dxa"/>
            <w:bottom w:w="72" w:type="dxa"/>
            <w:right w:w="115" w:type="dxa"/>
          </w:tblCellMar>
          <w:tblLook w:val="04A0"/>
        </w:tblPrEx>
        <w:trPr>
          <w:trHeight w:val="3816"/>
        </w:trPr>
        <w:tc>
          <w:tcPr>
            <w:tcW w:w="9324" w:type="dxa"/>
          </w:tcPr>
          <w:p w:rsidR="00B8162A" w:rsidRPr="00665BCD" w:rsidP="001B7D28" w14:paraId="227A8D7C" w14:textId="0743CFEF">
            <w:pPr>
              <w:pStyle w:val="BodyText2"/>
              <w:rPr>
                <w:bCs/>
                <w:iCs/>
              </w:rPr>
            </w:pPr>
            <w:r w:rsidRPr="00665BCD">
              <w:rPr>
                <w:b/>
                <w:color w:val="000000" w:themeColor="text1"/>
              </w:rPr>
              <w:t>The subpopulation to be studied</w:t>
            </w:r>
            <w:r w:rsidRPr="00665BCD">
              <w:rPr>
                <w:color w:val="000000" w:themeColor="text1"/>
              </w:rPr>
              <w:t xml:space="preserve">: </w:t>
            </w:r>
            <w:r w:rsidRPr="00665BCD">
              <w:t xml:space="preserve">The study’s target population includes clinical providers ages 18 and older who prescribe PrEP and </w:t>
            </w:r>
            <w:r w:rsidRPr="001B7D28">
              <w:t>clients</w:t>
            </w:r>
            <w:r w:rsidRPr="00665BCD">
              <w:t xml:space="preserve"> from the following priority population groups </w:t>
            </w:r>
            <w:r w:rsidRPr="00665BCD">
              <w:rPr>
                <w:bCs/>
                <w:iCs/>
              </w:rPr>
              <w:t>who were selected because they have the highest rates of HIV acquisition</w:t>
            </w:r>
            <w:r w:rsidRPr="00665BCD">
              <w:rPr>
                <w:bCs/>
                <w:iCs/>
                <w:vertAlign w:val="superscript"/>
              </w:rPr>
              <w:t xml:space="preserve"> </w:t>
            </w:r>
            <w:r w:rsidRPr="00665BCD">
              <w:rPr>
                <w:bCs/>
                <w:iCs/>
              </w:rPr>
              <w:t>and are in need for HIV prevention services</w:t>
            </w:r>
            <w:r w:rsidRPr="00665BCD">
              <w:t>:</w:t>
            </w:r>
          </w:p>
          <w:p w:rsidR="00B8162A" w:rsidRPr="00665BCD" w:rsidP="001B7D28" w14:paraId="52928CB0" w14:textId="77777777">
            <w:pPr>
              <w:pStyle w:val="bullets"/>
            </w:pPr>
            <w:r w:rsidRPr="00665BCD">
              <w:t>Gay, bisexual, and other men who have sex with men (hereafter MSM) subdivided by race/ethnicity</w:t>
            </w:r>
          </w:p>
          <w:p w:rsidR="00B8162A" w:rsidRPr="00665BCD" w:rsidP="001B7D28" w14:paraId="5B2C1015" w14:textId="77777777">
            <w:pPr>
              <w:pStyle w:val="bullets-2ndlevel"/>
            </w:pPr>
            <w:r w:rsidRPr="00665BCD">
              <w:t>Black / African American</w:t>
            </w:r>
          </w:p>
          <w:p w:rsidR="00B8162A" w:rsidRPr="00665BCD" w:rsidP="001B7D28" w14:paraId="4471CECB" w14:textId="77777777">
            <w:pPr>
              <w:pStyle w:val="bullets-2ndlevel"/>
            </w:pPr>
            <w:r w:rsidRPr="00665BCD">
              <w:t>Hispanic / Latino</w:t>
            </w:r>
          </w:p>
          <w:p w:rsidR="00B8162A" w:rsidRPr="00665BCD" w:rsidP="001B7D28" w14:paraId="5D17216E" w14:textId="77777777">
            <w:pPr>
              <w:pStyle w:val="bullets-2ndlevel"/>
            </w:pPr>
            <w:r w:rsidRPr="00665BCD">
              <w:t>White</w:t>
            </w:r>
          </w:p>
          <w:p w:rsidR="00B8162A" w:rsidRPr="00665BCD" w:rsidP="001B7D28" w14:paraId="5B6A5113" w14:textId="77777777">
            <w:pPr>
              <w:pStyle w:val="bullets"/>
            </w:pPr>
            <w:r w:rsidRPr="00665BCD">
              <w:t>Black / African American heterosexual persons subdivided by biological sex:</w:t>
            </w:r>
          </w:p>
          <w:p w:rsidR="00B8162A" w:rsidRPr="00665BCD" w:rsidP="001B7D28" w14:paraId="18B5371F" w14:textId="77777777">
            <w:pPr>
              <w:pStyle w:val="bullets-2ndlevel"/>
            </w:pPr>
            <w:r w:rsidRPr="00665BCD">
              <w:t>Men</w:t>
            </w:r>
          </w:p>
          <w:p w:rsidR="00B8162A" w:rsidRPr="00665BCD" w:rsidP="001B7D28" w14:paraId="7B106558" w14:textId="77777777">
            <w:pPr>
              <w:pStyle w:val="bullets-2ndlevel"/>
            </w:pPr>
            <w:r w:rsidRPr="00665BCD">
              <w:t>Women</w:t>
            </w:r>
          </w:p>
          <w:p w:rsidR="00B8162A" w:rsidRPr="00665BCD" w:rsidP="001B7D28" w14:paraId="3F0CCCF1" w14:textId="77777777">
            <w:pPr>
              <w:pStyle w:val="bullets"/>
            </w:pPr>
            <w:r w:rsidRPr="00665BCD">
              <w:t>Transgender women</w:t>
            </w:r>
          </w:p>
          <w:p w:rsidR="00665BCD" w:rsidRPr="00665BCD" w:rsidP="001B7D28" w14:paraId="691F09A6" w14:textId="737B40D4">
            <w:pPr>
              <w:pStyle w:val="bullets"/>
            </w:pPr>
            <w:r w:rsidRPr="00665BCD">
              <w:t>Persons who inject drugs</w:t>
            </w:r>
          </w:p>
        </w:tc>
      </w:tr>
      <w:tr w14:paraId="299A0232" w14:textId="77777777" w:rsidTr="00FD0DF3">
        <w:tblPrEx>
          <w:tblW w:w="0" w:type="auto"/>
          <w:tblCellMar>
            <w:top w:w="72" w:type="dxa"/>
            <w:left w:w="115" w:type="dxa"/>
            <w:bottom w:w="72" w:type="dxa"/>
            <w:right w:w="115" w:type="dxa"/>
          </w:tblCellMar>
          <w:tblLook w:val="04A0"/>
        </w:tblPrEx>
        <w:trPr>
          <w:trHeight w:val="2403"/>
        </w:trPr>
        <w:tc>
          <w:tcPr>
            <w:tcW w:w="9324" w:type="dxa"/>
          </w:tcPr>
          <w:p w:rsidR="00055469" w:rsidRPr="00055469" w:rsidP="001B7D28" w14:paraId="3C65D49B" w14:textId="28D0372C">
            <w:pPr>
              <w:pStyle w:val="BodyText2"/>
            </w:pPr>
            <w:r w:rsidRPr="00665BCD">
              <w:rPr>
                <w:b/>
              </w:rPr>
              <w:t>How the data will be analyzed</w:t>
            </w:r>
            <w:r w:rsidRPr="00665BCD">
              <w:t>: A random-parameters logit (RPL) regression model will be used to analyze the data collected in this DCE and to estimate the primary and secondary endpoints.  In addition, descriptive statistics will be calculated to summarize acceptability and direct elicitation of preference measures, overall and by priority population. Differences in direct preference measures by subgroup will be tested using chi-square for categorical measures and ANOVAs or t-tests for continuous measures.</w:t>
            </w:r>
          </w:p>
        </w:tc>
      </w:tr>
    </w:tbl>
    <w:p w:rsidR="00EB7538" w:rsidRPr="00CE7EE2" w:rsidP="004301B4" w14:paraId="2A38EDC0" w14:textId="1EAD8FF3">
      <w:pPr>
        <w:pStyle w:val="Heading1"/>
      </w:pPr>
      <w:bookmarkStart w:id="6" w:name="_Toc107928470"/>
      <w:bookmarkStart w:id="7" w:name="_Toc107928762"/>
      <w:bookmarkStart w:id="8" w:name="_Toc107928842"/>
      <w:bookmarkStart w:id="9" w:name="_Toc107930121"/>
      <w:r w:rsidRPr="00CE7EE2">
        <w:t xml:space="preserve">A. </w:t>
      </w:r>
      <w:r w:rsidR="006B3429">
        <w:tab/>
      </w:r>
      <w:r w:rsidRPr="004301B4">
        <w:t>Justification</w:t>
      </w:r>
      <w:bookmarkEnd w:id="6"/>
      <w:bookmarkEnd w:id="7"/>
      <w:bookmarkEnd w:id="8"/>
      <w:bookmarkEnd w:id="9"/>
    </w:p>
    <w:p w:rsidR="008B30AB" w:rsidRPr="006B3429" w:rsidP="004301B4" w14:paraId="6505AFAC" w14:textId="30AB00FC">
      <w:pPr>
        <w:pStyle w:val="Heading2"/>
      </w:pPr>
      <w:bookmarkStart w:id="10" w:name="_Toc107928471"/>
      <w:bookmarkStart w:id="11" w:name="_Toc107928763"/>
      <w:bookmarkStart w:id="12" w:name="_Toc107928843"/>
      <w:bookmarkStart w:id="13" w:name="_Toc107930122"/>
      <w:r>
        <w:t>1.</w:t>
      </w:r>
      <w:r>
        <w:tab/>
      </w:r>
      <w:r w:rsidRPr="006B3429" w:rsidR="00EB7538">
        <w:t xml:space="preserve">Circumstances </w:t>
      </w:r>
      <w:r w:rsidRPr="004301B4" w:rsidR="00EB7538">
        <w:t>Making</w:t>
      </w:r>
      <w:r w:rsidRPr="006B3429" w:rsidR="00EB7538">
        <w:t xml:space="preserve"> the Collection of Information Necessary</w:t>
      </w:r>
      <w:bookmarkEnd w:id="10"/>
      <w:bookmarkEnd w:id="11"/>
      <w:bookmarkEnd w:id="12"/>
      <w:bookmarkEnd w:id="13"/>
    </w:p>
    <w:p w:rsidR="00F340E0" w:rsidRPr="00F340E0" w:rsidP="004301B4" w14:paraId="64F69C98" w14:textId="34D7941F">
      <w:pPr>
        <w:pStyle w:val="BodyText0"/>
      </w:pPr>
      <w:r w:rsidRPr="00F340E0">
        <w:t>The Centers for Disease Control and Prevention (CDC) requests OMB approval</w:t>
      </w:r>
      <w:r w:rsidR="00D177F9">
        <w:t xml:space="preserve"> for 2 years</w:t>
      </w:r>
      <w:r w:rsidRPr="00F340E0">
        <w:t xml:space="preserve"> for a </w:t>
      </w:r>
      <w:r w:rsidR="00261480">
        <w:t>NEW</w:t>
      </w:r>
      <w:r w:rsidRPr="00F340E0" w:rsidR="00261480">
        <w:t xml:space="preserve"> </w:t>
      </w:r>
      <w:r w:rsidRPr="00F340E0">
        <w:t xml:space="preserve">information collection request (ICR) entitled Preferences for Longer-Acting Preexposure Prophylaxis (PrEP) Methods Among Persons in US Populations at Highest Need: A Discrete Choice Experiment. Approval is requested for </w:t>
      </w:r>
      <w:r w:rsidR="0038401C">
        <w:t>2</w:t>
      </w:r>
      <w:r w:rsidRPr="00F340E0">
        <w:t xml:space="preserve"> years to identify key factors for adoption and implementation of LA-PrEP products.</w:t>
      </w:r>
    </w:p>
    <w:p w:rsidR="00F340E0" w:rsidRPr="00F340E0" w:rsidP="004301B4" w14:paraId="7DFD6FBC" w14:textId="60C4B010">
      <w:pPr>
        <w:pStyle w:val="BodyText0"/>
      </w:pPr>
      <w:r w:rsidRPr="00F340E0">
        <w:t>Despite successes in development and scale of up daily oral pre-exposure prophylaxis (PrEP) as a biomedical HIV prevention product, studies consistently show obstacles to its uptake and continuation. Median persistence of oral PrEP use in the United States is around 1 year, with high HIV incidence after discontinuation.</w:t>
      </w:r>
      <w:r w:rsidR="005715C3">
        <w:fldChar w:fldCharType="begin"/>
      </w:r>
      <w:r w:rsidR="005715C3">
        <w:instrText xml:space="preserve"> ADDIN EN.CITE &lt;EndNote&gt;&lt;Cite&gt;&lt;Author&gt;Huang&lt;/Author&gt;&lt;Year&gt;2020&lt;/Year&gt;&lt;RecNum&gt;1&lt;/RecNum&gt;&lt;DisplayText&gt;&lt;style face="superscript"&gt;1&lt;/style&gt;&lt;/DisplayText&gt;&lt;record&gt;&lt;rec-number&gt;1&lt;/rec-number&gt;&lt;foreign-keys&gt;&lt;key app="EN" db-id="fszerep2af0zdkefp5yp2eec55r2xfzsewaw" timestamp="1649350118"&gt;1&lt;/key&gt;&lt;/foreign-keys&gt;&lt;ref-type name="Journal Article"&gt;17&lt;/ref-type&gt;&lt;contributors&gt;&lt;authors&gt;&lt;author&gt;Huang, Y.-L. A.&lt;/author&gt;&lt;author&gt;Tao, G.&lt;/author&gt;&lt;author&gt;Smith, D. K.&lt;/author&gt;&lt;author&gt;Hoover, K. W.&lt;/author&gt;&lt;/authors&gt;&lt;/contributors&gt;&lt;titles&gt;&lt;title&gt;Persistence with human immunodeficiency virus pre-exposure prophylaxis in the United States, 2012–2017&lt;/title&gt;&lt;secondary-title&gt;Clin Infect Dis&lt;/secondary-title&gt;&lt;/titles&gt;&lt;periodical&gt;&lt;full-title&gt;Clin Infect Dis&lt;/full-title&gt;&lt;/periodical&gt;&lt;pages&gt;379-85&lt;/pages&gt;&lt;volume&gt;72&lt;/volume&gt;&lt;number&gt;3&lt;/number&gt;&lt;dates&gt;&lt;year&gt;2020&lt;/year&gt;&lt;/dates&gt;&lt;urls&gt;&lt;/urls&gt;&lt;/record&gt;&lt;/Cite&gt;&lt;/EndNote&gt;</w:instrText>
      </w:r>
      <w:r w:rsidR="005715C3">
        <w:fldChar w:fldCharType="separate"/>
      </w:r>
      <w:r w:rsidRPr="005715C3" w:rsidR="005715C3">
        <w:rPr>
          <w:noProof/>
          <w:vertAlign w:val="superscript"/>
        </w:rPr>
        <w:t>1</w:t>
      </w:r>
      <w:r w:rsidR="005715C3">
        <w:fldChar w:fldCharType="end"/>
      </w:r>
      <w:r w:rsidRPr="00F340E0">
        <w:t xml:space="preserve"> Further, rates of PrEP initiation remain low in key populations: a 2018 study found that nationally, females, young people &lt;24 years, and all groups in the U.S. South had lower PrEP use relative to epidemic need.</w:t>
      </w:r>
      <w:r w:rsidR="005715C3">
        <w:fldChar w:fldCharType="begin">
          <w:fldData xml:space="preserve">PEVuZE5vdGU+PENpdGU+PEF1dGhvcj5TaWVnbGVyPC9BdXRob3I+PFllYXI+MjAxODwvWWVhcj48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</w:fldData>
        </w:fldChar>
      </w:r>
      <w:r w:rsidR="005715C3">
        <w:instrText xml:space="preserve"> ADDIN EN.CITE </w:instrText>
      </w:r>
      <w:r w:rsidR="005715C3">
        <w:fldChar w:fldCharType="begin">
          <w:fldData xml:space="preserve">PEVuZE5vdGU+PENpdGU+PEF1dGhvcj5TaWVnbGVyPC9BdXRob3I+PFllYXI+MjAxODwvWWVhcj48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</w:fldData>
        </w:fldChar>
      </w:r>
      <w:r w:rsidR="005715C3">
        <w:instrText xml:space="preserve"> ADDIN EN.CITE.DATA </w:instrText>
      </w:r>
      <w:r w:rsidR="005715C3">
        <w:fldChar w:fldCharType="separate"/>
      </w:r>
      <w:r w:rsidR="005715C3">
        <w:fldChar w:fldCharType="end"/>
      </w:r>
      <w:r w:rsidR="005715C3">
        <w:fldChar w:fldCharType="separate"/>
      </w:r>
      <w:r w:rsidRPr="005715C3" w:rsidR="005715C3">
        <w:rPr>
          <w:noProof/>
          <w:vertAlign w:val="superscript"/>
        </w:rPr>
        <w:t>2</w:t>
      </w:r>
      <w:r w:rsidR="005715C3">
        <w:fldChar w:fldCharType="end"/>
      </w:r>
      <w:r w:rsidRPr="00F340E0">
        <w:t xml:space="preserve"> Although the proportion of men who have sex with men (MSM) reporting PrEP use in the National HIV Behavioral Surveillance System increased from 6% to 35% between 2014 and 2017, this proportion was substantially lower among Black/African American and Latino MSM (26% and 30%, respectively) than white MSM (42%).</w:t>
      </w:r>
      <w:r w:rsidR="005715C3">
        <w:fldChar w:fldCharType="begin">
          <w:fldData xml:space="preserve">PEVuZE5vdGU+PENpdGU+PEF1dGhvcj5GaW5sYXlzb248L0F1dGhvcj48WWVhcj4yMDE5PC9ZZWFy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</w:fldData>
        </w:fldChar>
      </w:r>
      <w:r w:rsidR="005715C3">
        <w:instrText xml:space="preserve"> ADDIN EN.CITE </w:instrText>
      </w:r>
      <w:r w:rsidR="005715C3">
        <w:fldChar w:fldCharType="begin">
          <w:fldData xml:space="preserve">PEVuZE5vdGU+PENpdGU+PEF1dGhvcj5GaW5sYXlzb248L0F1dGhvcj48WWVhcj4yMDE5PC9ZZWFy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</w:fldData>
        </w:fldChar>
      </w:r>
      <w:r w:rsidR="005715C3">
        <w:instrText xml:space="preserve"> ADDIN EN.CITE.DATA </w:instrText>
      </w:r>
      <w:r w:rsidR="005715C3">
        <w:fldChar w:fldCharType="separate"/>
      </w:r>
      <w:r w:rsidR="005715C3">
        <w:fldChar w:fldCharType="end"/>
      </w:r>
      <w:r w:rsidR="005715C3">
        <w:fldChar w:fldCharType="separate"/>
      </w:r>
      <w:r w:rsidRPr="005715C3" w:rsidR="005715C3">
        <w:rPr>
          <w:noProof/>
          <w:vertAlign w:val="superscript"/>
        </w:rPr>
        <w:t>3</w:t>
      </w:r>
      <w:r w:rsidR="005715C3">
        <w:fldChar w:fldCharType="end"/>
      </w:r>
      <w:r w:rsidRPr="00F340E0">
        <w:t xml:space="preserve"> Efforts focused on increasing PrEP use among MSM of color might substantially reduce the overall incidence, and persistent racial/ethnic disparities, of HIV.</w:t>
      </w:r>
      <w:r w:rsidR="005715C3">
        <w:fldChar w:fldCharType="begin">
          <w:fldData xml:space="preserve">PEVuZE5vdGU+PENpdGU+PEF1dGhvcj5NY0NyZWU8L0F1dGhvcj48WWVhcj4yMDE5PC9ZZWFyPjxS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</w:fldData>
        </w:fldChar>
      </w:r>
      <w:r w:rsidR="005715C3">
        <w:instrText xml:space="preserve"> ADDIN EN.CITE </w:instrText>
      </w:r>
      <w:r w:rsidR="005715C3">
        <w:fldChar w:fldCharType="begin">
          <w:fldData xml:space="preserve">PEVuZE5vdGU+PENpdGU+PEF1dGhvcj5NY0NyZWU8L0F1dGhvcj48WWVhcj4yMDE5PC9ZZWFyPjxS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</w:fldData>
        </w:fldChar>
      </w:r>
      <w:r w:rsidR="005715C3">
        <w:instrText xml:space="preserve"> ADDIN EN.CITE.DATA </w:instrText>
      </w:r>
      <w:r w:rsidR="005715C3">
        <w:fldChar w:fldCharType="separate"/>
      </w:r>
      <w:r w:rsidR="005715C3">
        <w:fldChar w:fldCharType="end"/>
      </w:r>
      <w:r w:rsidR="005715C3">
        <w:fldChar w:fldCharType="separate"/>
      </w:r>
      <w:r w:rsidRPr="005715C3" w:rsidR="005715C3">
        <w:rPr>
          <w:noProof/>
          <w:vertAlign w:val="superscript"/>
        </w:rPr>
        <w:t>4, 5</w:t>
      </w:r>
      <w:r w:rsidR="005715C3">
        <w:fldChar w:fldCharType="end"/>
      </w:r>
      <w:r w:rsidRPr="00F340E0">
        <w:t xml:space="preserve"> Transgender women (TGW) are disproportionally affected by HIV, with new diagnoses occurring mostly in Black and Latina TGW</w:t>
      </w:r>
      <w:r w:rsidR="005715C3">
        <w:fldChar w:fldCharType="begin">
          <w:fldData xml:space="preserve">PEVuZE5vdGU+PENpdGU+PEF1dGhvcj5DbGFyazwvQXV0aG9yPjxZZWFyPjIwMTc8L1llYXI+PFJl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</w:fldData>
        </w:fldChar>
      </w:r>
      <w:r w:rsidR="005715C3">
        <w:instrText xml:space="preserve"> ADDIN EN.CITE </w:instrText>
      </w:r>
      <w:r w:rsidR="005715C3">
        <w:fldChar w:fldCharType="begin">
          <w:fldData xml:space="preserve">PEVuZE5vdGU+PENpdGU+PEF1dGhvcj5DbGFyazwvQXV0aG9yPjxZZWFyPjIwMTc8L1llYXI+PFJl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</w:fldData>
        </w:fldChar>
      </w:r>
      <w:r w:rsidR="005715C3">
        <w:instrText xml:space="preserve"> ADDIN EN.CITE.DATA </w:instrText>
      </w:r>
      <w:r w:rsidR="005715C3">
        <w:fldChar w:fldCharType="separate"/>
      </w:r>
      <w:r w:rsidR="005715C3">
        <w:fldChar w:fldCharType="end"/>
      </w:r>
      <w:r w:rsidR="005715C3">
        <w:fldChar w:fldCharType="separate"/>
      </w:r>
      <w:r w:rsidRPr="005715C3" w:rsidR="005715C3">
        <w:rPr>
          <w:noProof/>
          <w:vertAlign w:val="superscript"/>
        </w:rPr>
        <w:t>6, 7</w:t>
      </w:r>
      <w:r w:rsidR="005715C3">
        <w:fldChar w:fldCharType="end"/>
      </w:r>
      <w:r w:rsidRPr="00F340E0">
        <w:t>; although few studies have been conducted on PrEP uptake and continuation in this population, existing data describe challenges to acceptability and adherence.</w:t>
      </w:r>
      <w:r w:rsidR="005715C3">
        <w:fldChar w:fldCharType="begin">
          <w:fldData xml:space="preserve">PEVuZE5vdGU+PENpdGU+PEF1dGhvcj5QYWNpZmljbyBkZSBDYXJ2YWxobzwvQXV0aG9yPjxZZWFy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</w:fldData>
        </w:fldChar>
      </w:r>
      <w:r w:rsidR="005715C3">
        <w:instrText xml:space="preserve"> ADDIN EN.CITE </w:instrText>
      </w:r>
      <w:r w:rsidR="005715C3">
        <w:fldChar w:fldCharType="begin">
          <w:fldData xml:space="preserve">PEVuZE5vdGU+PENpdGU+PEF1dGhvcj5QYWNpZmljbyBkZSBDYXJ2YWxobzwvQXV0aG9yPjxZZWFy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</w:fldData>
        </w:fldChar>
      </w:r>
      <w:r w:rsidR="005715C3">
        <w:instrText xml:space="preserve"> ADDIN EN.CITE.DATA </w:instrText>
      </w:r>
      <w:r w:rsidR="005715C3">
        <w:fldChar w:fldCharType="separate"/>
      </w:r>
      <w:r w:rsidR="005715C3">
        <w:fldChar w:fldCharType="end"/>
      </w:r>
      <w:r w:rsidR="005715C3">
        <w:fldChar w:fldCharType="separate"/>
      </w:r>
      <w:r w:rsidRPr="005715C3" w:rsidR="005715C3">
        <w:rPr>
          <w:noProof/>
          <w:vertAlign w:val="superscript"/>
        </w:rPr>
        <w:t>8-10</w:t>
      </w:r>
      <w:r w:rsidR="005715C3">
        <w:fldChar w:fldCharType="end"/>
      </w:r>
      <w:r w:rsidRPr="00F340E0">
        <w:t xml:space="preserve"> The 2022-2025 National HIV/AIDS Strategy includes a goal of increasing PrEP coverage to 50% among persons with indications, from a 2017 baseline of 13.2%.</w:t>
      </w:r>
      <w:r w:rsidR="005715C3">
        <w:fldChar w:fldCharType="begin"/>
      </w:r>
      <w:r w:rsidR="005715C3">
        <w:instrText xml:space="preserve"> ADDIN EN.CITE &lt;EndNote&gt;&lt;Cite&gt;&lt;Author&gt;The White House&lt;/Author&gt;&lt;Year&gt;2021&lt;/Year&gt;&lt;RecNum&gt;11&lt;/RecNum&gt;&lt;DisplayText&gt;&lt;style face="superscript"&gt;11&lt;/style&gt;&lt;/DisplayText&gt;&lt;record&gt;&lt;rec-number&gt;11&lt;/rec-number&gt;&lt;foreign-keys&gt;&lt;key app="EN" db-id="fszerep2af0zdkefp5yp2eec55r2xfzsewaw" timestamp="1649351876"&gt;11&lt;/key&gt;&lt;/foreign-keys&gt;&lt;ref-type name="Report"&gt;27&lt;/ref-type&gt;&lt;contributors&gt;&lt;authors&gt;&lt;author&gt;The White House,&lt;/author&gt;&lt;/authors&gt;&lt;/contributors&gt;&lt;titles&gt;&lt;title&gt;National HIV/AIDS strategy for the United States 2022–2025&lt;/title&gt;&lt;/titles&gt;&lt;dates&gt;&lt;year&gt;2021&lt;/year&gt;&lt;/dates&gt;&lt;pub-location&gt;Washington, DC.&lt;/pub-location&gt;&lt;urls&gt;&lt;/urls&gt;&lt;/record&gt;&lt;/Cite&gt;&lt;/EndNote&gt;</w:instrText>
      </w:r>
      <w:r w:rsidR="005715C3">
        <w:fldChar w:fldCharType="separate"/>
      </w:r>
      <w:r w:rsidRPr="005715C3" w:rsidR="005715C3">
        <w:rPr>
          <w:noProof/>
          <w:vertAlign w:val="superscript"/>
        </w:rPr>
        <w:t>11</w:t>
      </w:r>
      <w:r w:rsidR="005715C3">
        <w:fldChar w:fldCharType="end"/>
      </w:r>
      <w:r w:rsidRPr="00F340E0">
        <w:t xml:space="preserve"> Achievement of this goal will be contingent on addressing social, behavioral, and biological barriers experienced or perceived by both potential users (clients) and providers, including fatigue associated with daily product use, cost, frequency and duration of clinic visits, side effects, provider knowledge and training, and stigma.</w:t>
      </w:r>
      <w:r w:rsidR="005715C3">
        <w:fldChar w:fldCharType="begin">
          <w:fldData xml:space="preserve">PEVuZE5vdGU+PENpdGU+PEF1dGhvcj5QYWNpZmljbyBkZSBDYXJ2YWxobzwvQXV0aG9yPjxZZWFy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</w:fldData>
        </w:fldChar>
      </w:r>
      <w:r w:rsidR="005715C3">
        <w:instrText xml:space="preserve"> ADDIN EN.CITE </w:instrText>
      </w:r>
      <w:r w:rsidR="005715C3">
        <w:fldChar w:fldCharType="begin">
          <w:fldData xml:space="preserve">PEVuZE5vdGU+PENpdGU+PEF1dGhvcj5QYWNpZmljbyBkZSBDYXJ2YWxobzwvQXV0aG9yPjxZZWFy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</w:fldData>
        </w:fldChar>
      </w:r>
      <w:r w:rsidR="005715C3">
        <w:instrText xml:space="preserve"> ADDIN EN.CITE.DATA </w:instrText>
      </w:r>
      <w:r w:rsidR="005715C3">
        <w:fldChar w:fldCharType="separate"/>
      </w:r>
      <w:r w:rsidR="005715C3">
        <w:fldChar w:fldCharType="end"/>
      </w:r>
      <w:r w:rsidR="005715C3">
        <w:fldChar w:fldCharType="separate"/>
      </w:r>
      <w:r w:rsidRPr="005715C3" w:rsidR="005715C3">
        <w:rPr>
          <w:noProof/>
          <w:vertAlign w:val="superscript"/>
        </w:rPr>
        <w:t>8, 12-18</w:t>
      </w:r>
      <w:r w:rsidR="005715C3">
        <w:fldChar w:fldCharType="end"/>
      </w:r>
    </w:p>
    <w:p w:rsidR="00F340E0" w:rsidP="004301B4" w14:paraId="6DF95E54" w14:textId="2C729CE1">
      <w:pPr>
        <w:pStyle w:val="BodyText0"/>
      </w:pPr>
      <w:r w:rsidRPr="00F340E0">
        <w:t>The Centers for Disease Control and Prevention (CDC) and its partners must engage in early planning for the implementation of longer-acting (LA)-PrEP agents to help achieve the U.S. Ending the HIV Epidemic (EHE) goal of reducing incident HIV infections by 90% by 2030. Understanding providers’ and priority populations’ preferences for different LA-PrEP agents and perceived advantages and disadvantages of each product will be critical to estimating future uptake and market share of the various products that are likely to come to market.</w:t>
      </w:r>
    </w:p>
    <w:p w:rsidR="00772954" w:rsidP="004819B9" w14:paraId="4D9E1354" w14:textId="4F0621D9">
      <w:pPr>
        <w:pStyle w:val="BodyText0"/>
      </w:pPr>
      <w:r w:rsidRPr="00F340E0">
        <w:t xml:space="preserve">The goal of this study is to understand preferences for LA-PrEP products for HIV prevention among potential users and providers, including product characteristics and other service delivery factors that may facilitate or hinder future uptake of these products. The study’s target population includes clinical providers ages 18 and older who prescribe PrEP and potential PrEP users (“clients”) from the following priority population groups who were selected because they have the highest rates of HIV acquisition and are in need </w:t>
      </w:r>
      <w:r w:rsidRPr="00F340E0">
        <w:t xml:space="preserve">for HIV prevention services: 1) Gay, bisexual, and other men who have sex with men (hereafter MSM) subdivided by race/ethnicity 2) Black / African American heterosexual persons subdivided by biological sex 3) Transgender women 4) Persons who inject drugs. </w:t>
      </w:r>
    </w:p>
    <w:p w:rsidR="001C7B61" w:rsidP="004819B9" w14:paraId="394D6989" w14:textId="0AF89C33">
      <w:pPr>
        <w:pStyle w:val="BodyText0"/>
      </w:pPr>
      <w:r w:rsidRPr="001C7B61">
        <w:t>This information collection activity is authorized under the Public Health Service Act, (42 USC 241) Section 301 (</w:t>
      </w:r>
      <w:r w:rsidRPr="001C7B61">
        <w:rPr>
          <w:b/>
          <w:bCs/>
        </w:rPr>
        <w:t>Attachment 1</w:t>
      </w:r>
      <w:r w:rsidRPr="001C7B61">
        <w:t xml:space="preserve">).  </w:t>
      </w:r>
    </w:p>
    <w:p w:rsidR="00813AE5" w:rsidRPr="006B3429" w:rsidP="004301B4" w14:paraId="3A8BB5B3" w14:textId="6D5247B8">
      <w:pPr>
        <w:pStyle w:val="Heading2"/>
      </w:pPr>
      <w:bookmarkStart w:id="14" w:name="_Toc107928472"/>
      <w:bookmarkStart w:id="15" w:name="_Toc107928844"/>
      <w:bookmarkStart w:id="16" w:name="_Toc107930123"/>
      <w:r>
        <w:t>2.</w:t>
      </w:r>
      <w:r>
        <w:tab/>
      </w:r>
      <w:r w:rsidRPr="004301B4" w:rsidR="00EB7538">
        <w:t>Purpose</w:t>
      </w:r>
      <w:r w:rsidRPr="00CE7EE2" w:rsidR="00EB7538">
        <w:t xml:space="preserve"> and Use of the Information Collection</w:t>
      </w:r>
      <w:bookmarkEnd w:id="14"/>
      <w:bookmarkEnd w:id="15"/>
      <w:bookmarkEnd w:id="16"/>
      <w:r w:rsidRPr="00CE7EE2" w:rsidR="00EB7538">
        <w:t xml:space="preserve"> </w:t>
      </w:r>
    </w:p>
    <w:p w:rsidR="00772954" w:rsidP="004301B4" w14:paraId="381F3F73" w14:textId="72CE313F">
      <w:pPr>
        <w:pStyle w:val="BodyText0"/>
      </w:pPr>
      <w:r w:rsidRPr="00556CFF">
        <w:t xml:space="preserve">The proposed information collection will include </w:t>
      </w:r>
      <w:r>
        <w:t>two</w:t>
      </w:r>
      <w:r w:rsidRPr="00556CFF">
        <w:t xml:space="preserve"> separate </w:t>
      </w:r>
      <w:r w:rsidR="00022C32">
        <w:t>d</w:t>
      </w:r>
      <w:r w:rsidRPr="00022C32" w:rsidR="00022C32">
        <w:t xml:space="preserve">iscrete </w:t>
      </w:r>
      <w:r w:rsidR="00022C32">
        <w:t>c</w:t>
      </w:r>
      <w:r w:rsidRPr="00022C32" w:rsidR="00022C32">
        <w:t xml:space="preserve">hoice </w:t>
      </w:r>
      <w:r w:rsidR="00022C32">
        <w:t>e</w:t>
      </w:r>
      <w:r w:rsidRPr="00022C32" w:rsidR="00022C32">
        <w:t>xperiment</w:t>
      </w:r>
      <w:r w:rsidR="00022C32">
        <w:t xml:space="preserve"> (</w:t>
      </w:r>
      <w:r w:rsidRPr="00556CFF">
        <w:t>DCE</w:t>
      </w:r>
      <w:r w:rsidR="00022C32">
        <w:t>)</w:t>
      </w:r>
      <w:r w:rsidRPr="00556CFF">
        <w:t xml:space="preserve"> surveys: one </w:t>
      </w:r>
      <w:r>
        <w:t xml:space="preserve">for </w:t>
      </w:r>
      <w:r w:rsidRPr="00556CFF">
        <w:t xml:space="preserve">priority populations; and one for clinicians. The survey uses an experimental design to combine levels from each attribute into hypothetical product profiles and to pair profiles into choice tasks. The experimental design will be split into several blocks or versions. Each equally sized block will have </w:t>
      </w:r>
      <w:r w:rsidR="005D035D">
        <w:t>8 to 12</w:t>
      </w:r>
      <w:r w:rsidRPr="00556CFF">
        <w:t xml:space="preserve"> questions, </w:t>
      </w:r>
      <w:r w:rsidR="0097060A">
        <w:t xml:space="preserve">with </w:t>
      </w:r>
      <w:r w:rsidR="005D035D">
        <w:t>only one</w:t>
      </w:r>
      <w:r w:rsidRPr="00556CFF">
        <w:t xml:space="preserve"> question repeated across blocks. Participants will be randomly assigned to a block and will see only one block when completing the survey instrument.</w:t>
      </w:r>
      <w:r w:rsidRPr="00772954">
        <w:t xml:space="preserve"> </w:t>
      </w:r>
    </w:p>
    <w:p w:rsidR="00AB03FB" w:rsidP="004301B4" w14:paraId="6015BDB3" w14:textId="5850B13E">
      <w:pPr>
        <w:pStyle w:val="BodyText0"/>
      </w:pPr>
      <w:r w:rsidRPr="00772954">
        <w:t xml:space="preserve">The study design is comprised of a DCE and additional questions to directly elicit participant preferences and gather data on socioeconomic, behavioral, and attitudinal factors. Data collection will last approximately six months. Results from this experiment will be used to identify key factors for adoption and implementation of long-acting pre-exposure prophylaxis (LA-PrEP) products. The information collected will also be used to increase implementation efficiency by identifying strategies to support decision making and address potential challenges with early use of LA-PrEP products.  </w:t>
      </w:r>
    </w:p>
    <w:p w:rsidR="00AB03FB" w:rsidRPr="00DA5842" w:rsidP="004301B4" w14:paraId="3D1B5438" w14:textId="77777777">
      <w:pPr>
        <w:pStyle w:val="BodyText0"/>
        <w:rPr>
          <w:bCs/>
          <w:iCs/>
        </w:rPr>
      </w:pPr>
      <w:r w:rsidRPr="0039086F">
        <w:t>The study</w:t>
      </w:r>
      <w:r>
        <w:t>’s target</w:t>
      </w:r>
      <w:r w:rsidRPr="0039086F">
        <w:t xml:space="preserve"> population includes </w:t>
      </w:r>
      <w:r w:rsidRPr="00F86CC1">
        <w:t xml:space="preserve">clinical providers </w:t>
      </w:r>
      <w:r>
        <w:t xml:space="preserve">ages 18 and older </w:t>
      </w:r>
      <w:r w:rsidRPr="00F86CC1">
        <w:t>who prescribe PrEP</w:t>
      </w:r>
      <w:r w:rsidRPr="0039086F">
        <w:t xml:space="preserve"> </w:t>
      </w:r>
      <w:r>
        <w:t xml:space="preserve">and </w:t>
      </w:r>
      <w:r w:rsidRPr="0039086F">
        <w:t>the following priority population groups</w:t>
      </w:r>
      <w:r>
        <w:t xml:space="preserve"> </w:t>
      </w:r>
      <w:r w:rsidRPr="00F86CC1">
        <w:rPr>
          <w:bCs/>
          <w:iCs/>
        </w:rPr>
        <w:t>who were selected because they have the highest rates of HIV acquisition</w:t>
      </w:r>
      <w:r w:rsidRPr="00F86CC1">
        <w:rPr>
          <w:bCs/>
          <w:iCs/>
          <w:vertAlign w:val="superscript"/>
        </w:rPr>
        <w:t xml:space="preserve"> </w:t>
      </w:r>
      <w:r w:rsidRPr="00F86CC1">
        <w:rPr>
          <w:bCs/>
          <w:iCs/>
        </w:rPr>
        <w:t>and are in need for HIV prevention services</w:t>
      </w:r>
      <w:r w:rsidRPr="0039086F">
        <w:t>:</w:t>
      </w:r>
    </w:p>
    <w:p w:rsidR="00AB03FB" w:rsidRPr="0039086F" w:rsidP="004819B9" w14:paraId="5C7ABA2A" w14:textId="77777777">
      <w:pPr>
        <w:pStyle w:val="bullets"/>
      </w:pPr>
      <w:r w:rsidRPr="0039086F">
        <w:t>Gay, bisexual, and other men who have sex with men (hereafter MSM) subdivided by race/ethnicity</w:t>
      </w:r>
    </w:p>
    <w:p w:rsidR="00AB03FB" w:rsidRPr="0039086F" w:rsidP="004819B9" w14:paraId="6B44C495" w14:textId="77777777">
      <w:pPr>
        <w:pStyle w:val="bullets-2ndlevel"/>
      </w:pPr>
      <w:r w:rsidRPr="0039086F">
        <w:t>Black / African American</w:t>
      </w:r>
    </w:p>
    <w:p w:rsidR="00AB03FB" w:rsidRPr="0039086F" w:rsidP="004819B9" w14:paraId="4836747A" w14:textId="77777777">
      <w:pPr>
        <w:pStyle w:val="bullets-2ndlevel"/>
      </w:pPr>
      <w:r w:rsidRPr="0039086F">
        <w:t>Hispanic / Latino</w:t>
      </w:r>
    </w:p>
    <w:p w:rsidR="00AB03FB" w:rsidRPr="00556CFF" w:rsidP="004819B9" w14:paraId="6C1F38F8" w14:textId="77777777">
      <w:pPr>
        <w:pStyle w:val="bullets-2ndlevel"/>
      </w:pPr>
      <w:r w:rsidRPr="0039086F">
        <w:t>Whit</w:t>
      </w:r>
      <w:r w:rsidRPr="00556CFF">
        <w:t>e</w:t>
      </w:r>
    </w:p>
    <w:p w:rsidR="00AB03FB" w:rsidRPr="0039086F" w:rsidP="004819B9" w14:paraId="04D97B55" w14:textId="77777777">
      <w:pPr>
        <w:pStyle w:val="bullets"/>
      </w:pPr>
      <w:r w:rsidRPr="0039086F">
        <w:t>Black / African American heterosexual persons subdivided by biological sex:</w:t>
      </w:r>
    </w:p>
    <w:p w:rsidR="00AB03FB" w:rsidRPr="0039086F" w:rsidP="004819B9" w14:paraId="265D1B76" w14:textId="77777777">
      <w:pPr>
        <w:pStyle w:val="bullets-2ndlevel"/>
      </w:pPr>
      <w:r w:rsidRPr="0039086F">
        <w:t>Men</w:t>
      </w:r>
    </w:p>
    <w:p w:rsidR="00AB03FB" w:rsidRPr="0039086F" w:rsidP="004819B9" w14:paraId="5CF33E74" w14:textId="77777777">
      <w:pPr>
        <w:pStyle w:val="bullets-2ndlevel"/>
      </w:pPr>
      <w:r w:rsidRPr="0039086F">
        <w:t>Women</w:t>
      </w:r>
    </w:p>
    <w:p w:rsidR="00AB03FB" w:rsidRPr="0039086F" w:rsidP="004819B9" w14:paraId="7AAFD801" w14:textId="77777777">
      <w:pPr>
        <w:pStyle w:val="bullets"/>
      </w:pPr>
      <w:r w:rsidRPr="0039086F">
        <w:t>Transgender women</w:t>
      </w:r>
    </w:p>
    <w:p w:rsidR="00AB03FB" w:rsidP="004819B9" w14:paraId="46FEA5D5" w14:textId="4B5B3D07">
      <w:pPr>
        <w:pStyle w:val="bullets"/>
        <w:spacing w:after="240"/>
      </w:pPr>
      <w:r w:rsidRPr="0039086F">
        <w:t>Persons who inject drugs</w:t>
      </w:r>
    </w:p>
    <w:p w:rsidR="00AB03FB" w:rsidP="004301B4" w14:paraId="322CC5CE" w14:textId="357C7A48">
      <w:pPr>
        <w:pStyle w:val="BodyText0"/>
      </w:pPr>
      <w:r>
        <w:t xml:space="preserve">To be eligible for the study, potential participants in each of the priority population groups must be 18 years of age and older, living without HIV, and meet the </w:t>
      </w:r>
      <w:r w:rsidRPr="0056532B">
        <w:t xml:space="preserve">U.S. Public Health Service (USPHS) </w:t>
      </w:r>
      <w:r>
        <w:t>indications for</w:t>
      </w:r>
      <w:r w:rsidRPr="0056532B">
        <w:t xml:space="preserve"> </w:t>
      </w:r>
      <w:r>
        <w:t xml:space="preserve">offering PrEP as described in </w:t>
      </w:r>
      <w:r w:rsidRPr="0056532B">
        <w:t xml:space="preserve">the 2021 USPHS </w:t>
      </w:r>
      <w:r>
        <w:t>C</w:t>
      </w:r>
      <w:r w:rsidRPr="0056532B">
        <w:t xml:space="preserve">linical </w:t>
      </w:r>
      <w:r>
        <w:t>P</w:t>
      </w:r>
      <w:r w:rsidRPr="0056532B">
        <w:t xml:space="preserve">ractice </w:t>
      </w:r>
      <w:r>
        <w:t>G</w:t>
      </w:r>
      <w:r w:rsidRPr="0056532B">
        <w:t>uidelines</w:t>
      </w:r>
      <w:r>
        <w:t>.</w:t>
      </w:r>
    </w:p>
    <w:p w:rsidR="00AB03FB" w:rsidP="004301B4" w14:paraId="7AAD391D" w14:textId="3A20B7C9">
      <w:pPr>
        <w:pStyle w:val="BodyText0"/>
      </w:pPr>
      <w:r>
        <w:t>The study sample will be recruited from organizations in cities with high numbers of annual HIV diagnoses within the 57 priority jurisdictions identified as part of the Ending the HIV Epidemic (EHE) initiative using the client and provider invitation emails (</w:t>
      </w:r>
      <w:r w:rsidRPr="00E210F5">
        <w:rPr>
          <w:b/>
          <w:bCs/>
        </w:rPr>
        <w:t>Attachments 3 &amp; 4</w:t>
      </w:r>
      <w:r>
        <w:t xml:space="preserve">). Data collection will last approximately six months. Participants will be randomly assigned to a block when they are sent their unique DCE survey link and will only complete the set of choice tasks in that block. Throughout the study, we will closely monitor recruitment and data collection to ensure that screening criteria are being met, key demographic groups are adequately represented, and survey completion rates are acceptable. Participants will be </w:t>
      </w:r>
      <w:r w:rsidR="000461DC">
        <w:t>given a</w:t>
      </w:r>
      <w:r>
        <w:t xml:space="preserve"> $20</w:t>
      </w:r>
      <w:r w:rsidR="000461DC">
        <w:t xml:space="preserve"> token of appreciation</w:t>
      </w:r>
      <w:r>
        <w:t xml:space="preserve"> upon completion of the DCE. A Visa gift card will be sent electronically or mailed via the postal system based on the participant’s choice.</w:t>
      </w:r>
    </w:p>
    <w:p w:rsidR="0032394C" w:rsidP="004301B4" w14:paraId="7955CECB" w14:textId="2BC21F74">
      <w:pPr>
        <w:pStyle w:val="BodyText0"/>
      </w:pPr>
      <w:r>
        <w:t xml:space="preserve">The primary objectives </w:t>
      </w:r>
      <w:r w:rsidR="00772954">
        <w:t xml:space="preserve">of the study </w:t>
      </w:r>
      <w:r>
        <w:t>are:</w:t>
      </w:r>
    </w:p>
    <w:p w:rsidR="0032394C" w:rsidRPr="008F3CCE" w:rsidP="004819B9" w14:paraId="6BEB27DF" w14:textId="77777777">
      <w:pPr>
        <w:pStyle w:val="ListNumber"/>
      </w:pPr>
      <w:r w:rsidRPr="008F3CCE">
        <w:t xml:space="preserve">To </w:t>
      </w:r>
      <w:r>
        <w:t>elicit preferences from potential LA-PrEP users</w:t>
      </w:r>
      <w:r w:rsidRPr="008F3CCE">
        <w:t xml:space="preserve"> </w:t>
      </w:r>
      <w:r>
        <w:t>(“clients”) for LA-PrEP product and delivery program characteristics</w:t>
      </w:r>
      <w:r w:rsidRPr="008F3CCE">
        <w:t xml:space="preserve"> to</w:t>
      </w:r>
      <w:r>
        <w:t xml:space="preserve"> understand what attributes</w:t>
      </w:r>
      <w:r w:rsidRPr="008F3CCE">
        <w:t xml:space="preserve"> maximize willingness to use </w:t>
      </w:r>
      <w:r>
        <w:t xml:space="preserve">LA-PrEP </w:t>
      </w:r>
      <w:r w:rsidRPr="008F3CCE">
        <w:t xml:space="preserve">among </w:t>
      </w:r>
      <w:r>
        <w:t>people in need of HIV prevention methods.</w:t>
      </w:r>
      <w:r w:rsidRPr="008F3CCE">
        <w:t xml:space="preserve"> </w:t>
      </w:r>
    </w:p>
    <w:p w:rsidR="00F55C68" w:rsidRPr="006B3429" w:rsidP="004819B9" w14:paraId="1BF6851F" w14:textId="23A59E07">
      <w:pPr>
        <w:pStyle w:val="ListNumber"/>
      </w:pPr>
      <w:r>
        <w:t>To elicit preferences from PrEP providers for LA-PrEP product and delivery program characteristics</w:t>
      </w:r>
      <w:r w:rsidRPr="008F3CCE">
        <w:t xml:space="preserve"> to</w:t>
      </w:r>
      <w:r>
        <w:t xml:space="preserve"> understand what attributes</w:t>
      </w:r>
      <w:r w:rsidRPr="008F3CCE">
        <w:t xml:space="preserve"> </w:t>
      </w:r>
      <w:r>
        <w:t>maximize willingness to prescribe LA-PrEP to people in need of HIV prevention methods.</w:t>
      </w:r>
    </w:p>
    <w:p w:rsidR="00DB1B07" w:rsidRPr="006B3429" w:rsidP="004301B4" w14:paraId="3D9291F5" w14:textId="117DAA21">
      <w:pPr>
        <w:pStyle w:val="Heading2"/>
      </w:pPr>
      <w:bookmarkStart w:id="17" w:name="_Toc107928473"/>
      <w:bookmarkStart w:id="18" w:name="_Toc107928845"/>
      <w:bookmarkStart w:id="19" w:name="_Toc107930124"/>
      <w:r>
        <w:t>3.</w:t>
      </w:r>
      <w:r>
        <w:tab/>
      </w:r>
      <w:r w:rsidRPr="00F12FB3" w:rsidR="00EB7538">
        <w:t>Use of Improved Information Technology and Burden Reduction</w:t>
      </w:r>
      <w:bookmarkEnd w:id="17"/>
      <w:bookmarkEnd w:id="18"/>
      <w:bookmarkEnd w:id="19"/>
      <w:r w:rsidRPr="00F12FB3" w:rsidR="00EB7538">
        <w:t xml:space="preserve"> </w:t>
      </w:r>
    </w:p>
    <w:p w:rsidR="00DB1B07" w:rsidRPr="006B3429" w:rsidP="004301B4" w14:paraId="45EF4623" w14:textId="52C8D449">
      <w:pPr>
        <w:pStyle w:val="BodyText0"/>
      </w:pPr>
      <w:r w:rsidRPr="008265FC">
        <w:t xml:space="preserve">This study will rely on web-based survey data collection </w:t>
      </w:r>
      <w:r w:rsidRPr="00CE514D">
        <w:t>to collect primary data to</w:t>
      </w:r>
      <w:r w:rsidRPr="0087155F">
        <w:t xml:space="preserve"> understand preferences for LA-PrEP products for HIV prevention among potential users and providers</w:t>
      </w:r>
      <w:r>
        <w:t>. U</w:t>
      </w:r>
      <w:r w:rsidRPr="0069509E">
        <w:t xml:space="preserve">sing an online survey allows the respondent to be candid with their responses. This increases accuracy of the data because respondents provide more honest responses than when other types of data collection methods are employed, especially when </w:t>
      </w:r>
      <w:r w:rsidRPr="0069509E">
        <w:t>it is clear that the</w:t>
      </w:r>
      <w:r w:rsidRPr="0069509E">
        <w:t xml:space="preserve"> answers will remain private. In addition, using a survey will allow for more participants to respond in a cost-effective and timely manner. The self-administered, web-based survey permits greater expediency with respect to data processing and analysis (e.g., </w:t>
      </w:r>
      <w:r w:rsidRPr="0069509E">
        <w:t>a number of</w:t>
      </w:r>
      <w:r w:rsidRPr="0069509E">
        <w:t xml:space="preserve"> back-end processing steps, including coding and data entry). Data are transmitted electronically, rather than by mail. These efficiencies save time due to the speed of data transmission, as well as receipt in a format suitable for analysis. An added benefit is increased data protection by limiting the amount of personally identifiable information (PII) collected from participants, reducing the risk of data security issues. Finally, as noted above, this technology permits respondents to complete the survey in privacy. The use of a more private data collection method makes reporting potentially embarrassing or stigmatizing behaviors (e.g.,</w:t>
      </w:r>
      <w:r w:rsidR="00BF368A">
        <w:t xml:space="preserve"> sexual behaviors and injection drug use</w:t>
      </w:r>
      <w:r w:rsidRPr="0069509E">
        <w:t>) less threatening and enhances response validity and response rates.</w:t>
      </w:r>
    </w:p>
    <w:p w:rsidR="00797A14" w:rsidRPr="006B3429" w:rsidP="006B3429" w14:paraId="12A96589" w14:textId="4493F486">
      <w:pPr>
        <w:pStyle w:val="Heading2"/>
      </w:pPr>
      <w:bookmarkStart w:id="20" w:name="_Toc107928474"/>
      <w:bookmarkStart w:id="21" w:name="_Toc107928846"/>
      <w:bookmarkStart w:id="22" w:name="_Toc107930125"/>
      <w:r>
        <w:t>4.</w:t>
      </w:r>
      <w:r>
        <w:tab/>
      </w:r>
      <w:r w:rsidRPr="00DB1B07" w:rsidR="00DB1B07">
        <w:t>Efforts to Identify Duplication and Use of Similar Information</w:t>
      </w:r>
      <w:bookmarkEnd w:id="20"/>
      <w:bookmarkEnd w:id="21"/>
      <w:bookmarkEnd w:id="22"/>
      <w:r w:rsidRPr="00DB1B07" w:rsidR="00DB1B07">
        <w:t xml:space="preserve"> </w:t>
      </w:r>
    </w:p>
    <w:p w:rsidR="00C878E0" w:rsidRPr="00C878E0" w:rsidP="004301B4" w14:paraId="1B62A84F" w14:textId="77777777">
      <w:pPr>
        <w:pStyle w:val="BodyText0"/>
      </w:pPr>
      <w:r w:rsidRPr="00C878E0">
        <w:t xml:space="preserve">CDC’s effort to understand preferences for LA-PrEP products for HIV prevention among clients and providers, including product characteristics and other service delivery factors that may facilitate or hinder future uptake of these products is new. To date, there have been no in-depth research studies examining preferences between specific LA-PrEP </w:t>
      </w:r>
      <w:r w:rsidRPr="00C878E0">
        <w:t xml:space="preserve">products that are currently available or likely to be available within the next few years, to identify strategies that support decision making and address potential use challenges early on. Eliciting preferences not only from potential LA-PrEP users but also providers of LA-PrEP products will allow an understanding of what attributes contributes to preferences, and the relative importance of each attribute, and how they differ by priority population group. </w:t>
      </w:r>
    </w:p>
    <w:p w:rsidR="00C878E0" w:rsidRPr="00C878E0" w:rsidP="004301B4" w14:paraId="4792A787" w14:textId="332EB903">
      <w:pPr>
        <w:pStyle w:val="BodyText0"/>
      </w:pPr>
      <w:r w:rsidRPr="00C878E0">
        <w:t>We carefully reviewed existing data sets and the literature to determine whether any of them are sufficiently similar or could be modified to address CDC’s need for information on providers’ and priority populations’ preferences for different LA-PrEP products. The data source</w:t>
      </w:r>
      <w:r w:rsidR="001E7A0A">
        <w:t>s</w:t>
      </w:r>
      <w:r w:rsidRPr="00C878E0">
        <w:t xml:space="preserve"> that we examined for this purpose include the ongoing national surveillance system the National HIV Behavioral Surveillance System. We also reviewed the literature to determine what PrEP agents are in development or have been recently approved by the U.S. Food and Drug Administration (FDA), and what studies have been conducted on preferences for these products. We concluded that these sources do not include the information needed to elicit provider and clients’ preferences for characteristics of LA-PrEP delivery programs. Other data sources monitor the safety and efficacy of LA-PrEP products, measure the barriers to uptake and continuation of daily oral PrEP products, assess preference among different sets of products without attention to delivery program features, or assess preferences for programs delivering daily oral PrEP only, and most studies focus only on preferences among MSM. None of these sources can be used to identify key factors for adoption of newly available LA-PrEP methods to inform implementation planning. </w:t>
      </w:r>
    </w:p>
    <w:p w:rsidR="002746DB" w:rsidRPr="00CE7EE2" w:rsidP="006B3429" w14:paraId="1E315633" w14:textId="0CEA20F2">
      <w:pPr>
        <w:pStyle w:val="Heading2"/>
      </w:pPr>
      <w:bookmarkStart w:id="23" w:name="_Toc107928475"/>
      <w:bookmarkStart w:id="24" w:name="_Toc107928847"/>
      <w:bookmarkStart w:id="25" w:name="_Toc107930126"/>
      <w:r>
        <w:t>5.</w:t>
      </w:r>
      <w:r>
        <w:tab/>
      </w:r>
      <w:r w:rsidRPr="00CE7EE2" w:rsidR="00EB7538">
        <w:t>Impact on Small Businesses or Other Small Entities</w:t>
      </w:r>
      <w:bookmarkEnd w:id="23"/>
      <w:bookmarkEnd w:id="24"/>
      <w:bookmarkEnd w:id="25"/>
    </w:p>
    <w:p w:rsidR="00A15D0F" w:rsidRPr="00CE7EE2" w:rsidP="004301B4" w14:paraId="65C4B732" w14:textId="7AC7D3B8">
      <w:pPr>
        <w:pStyle w:val="BodyText0"/>
      </w:pPr>
      <w:r w:rsidRPr="009B2E77">
        <w:t>This data collection will not involve small businesses</w:t>
      </w:r>
      <w:r>
        <w:t xml:space="preserve">. </w:t>
      </w:r>
      <w:r w:rsidRPr="00CE7EE2">
        <w:t>.</w:t>
      </w:r>
    </w:p>
    <w:p w:rsidR="00CD77C3" w:rsidRPr="00CE7EE2" w:rsidP="006B3429" w14:paraId="46B4DCBE" w14:textId="557FC563">
      <w:pPr>
        <w:pStyle w:val="Heading2"/>
      </w:pPr>
      <w:bookmarkStart w:id="26" w:name="_Toc107928476"/>
      <w:bookmarkStart w:id="27" w:name="_Toc107928848"/>
      <w:bookmarkStart w:id="28" w:name="_Toc107930127"/>
      <w:r>
        <w:t>6.</w:t>
      </w:r>
      <w:r>
        <w:tab/>
      </w:r>
      <w:r w:rsidRPr="00CE7EE2" w:rsidR="00EB7538">
        <w:t>Consequences of Collecting the Information Less Frequently</w:t>
      </w:r>
      <w:bookmarkEnd w:id="26"/>
      <w:bookmarkEnd w:id="27"/>
      <w:bookmarkEnd w:id="28"/>
    </w:p>
    <w:p w:rsidR="000D3D1A" w:rsidP="004819B9" w14:paraId="7B9B2A34" w14:textId="0A465EF6">
      <w:pPr>
        <w:pStyle w:val="BodyText0"/>
      </w:pPr>
      <w:r>
        <w:t>Each r</w:t>
      </w:r>
      <w:r w:rsidRPr="00DF67BC" w:rsidR="00DF67BC">
        <w:t xml:space="preserve">espondent to this data collection will </w:t>
      </w:r>
      <w:r w:rsidR="004C660C">
        <w:t>complete</w:t>
      </w:r>
      <w:r w:rsidRPr="00DF67BC" w:rsidR="00DF67BC">
        <w:t xml:space="preserve"> only </w:t>
      </w:r>
      <w:r w:rsidR="004C660C">
        <w:t>one</w:t>
      </w:r>
      <w:r w:rsidRPr="00DF67BC" w:rsidR="00DF67BC">
        <w:t xml:space="preserve"> </w:t>
      </w:r>
      <w:r w:rsidR="004C660C">
        <w:t>survey</w:t>
      </w:r>
      <w:r w:rsidRPr="00DF67BC" w:rsidR="00DF67BC">
        <w:t xml:space="preserve"> to ensure the participant burden is as low as possible. </w:t>
      </w:r>
      <w:r w:rsidRPr="000D3D1A">
        <w:t xml:space="preserve">Without the information collection requested for this </w:t>
      </w:r>
      <w:r>
        <w:t>research</w:t>
      </w:r>
      <w:r w:rsidRPr="000D3D1A">
        <w:t xml:space="preserve"> study, it would be difficult to determine</w:t>
      </w:r>
      <w:r w:rsidR="009F6829">
        <w:t xml:space="preserve"> the</w:t>
      </w:r>
      <w:r w:rsidRPr="000D3D1A">
        <w:t xml:space="preserve"> </w:t>
      </w:r>
      <w:r w:rsidRPr="009F6829" w:rsidR="009F6829">
        <w:t>preferences for LA-PrEP products for HIV prevention among clients and providers</w:t>
      </w:r>
      <w:r w:rsidRPr="000D3D1A">
        <w:t xml:space="preserve">. Failure to collect these data could reduce </w:t>
      </w:r>
      <w:r w:rsidR="00542EC5">
        <w:t>the effectiveness or efficiency of</w:t>
      </w:r>
      <w:r w:rsidRPr="002B36A0">
        <w:t xml:space="preserve"> CDC’s </w:t>
      </w:r>
      <w:r w:rsidR="00542EC5">
        <w:t>programmatic efforts</w:t>
      </w:r>
      <w:r w:rsidRPr="002B36A0">
        <w:t xml:space="preserve"> </w:t>
      </w:r>
      <w:r w:rsidR="004C6893">
        <w:t xml:space="preserve">to </w:t>
      </w:r>
      <w:r w:rsidR="00AE534F">
        <w:t>increase uptake of</w:t>
      </w:r>
      <w:r w:rsidRPr="004469F3" w:rsidR="004469F3">
        <w:t xml:space="preserve"> LA-PrEP agents to help achieve the U.S. </w:t>
      </w:r>
      <w:r w:rsidR="00E36B6C">
        <w:t>e</w:t>
      </w:r>
      <w:r w:rsidRPr="004469F3" w:rsidR="004469F3">
        <w:t xml:space="preserve">nding the HIV </w:t>
      </w:r>
      <w:r w:rsidR="00E36B6C">
        <w:t>e</w:t>
      </w:r>
      <w:r w:rsidRPr="004469F3" w:rsidR="004469F3">
        <w:t xml:space="preserve">pidemic (EHE) goal of reducing incident HIV infections by 90% by 2030. </w:t>
      </w:r>
      <w:r w:rsidRPr="00907687" w:rsidR="00907687">
        <w:t>Careful consideration has been given to</w:t>
      </w:r>
      <w:r w:rsidR="003560BA">
        <w:t xml:space="preserve"> the </w:t>
      </w:r>
      <w:r w:rsidRPr="00C36438" w:rsidR="00C36438">
        <w:t xml:space="preserve">experimental </w:t>
      </w:r>
      <w:r w:rsidR="003560BA">
        <w:t xml:space="preserve">study design and the intended audience. </w:t>
      </w:r>
      <w:r w:rsidRPr="00CE7EE2" w:rsidR="003560BA">
        <w:t xml:space="preserve">We believe the </w:t>
      </w:r>
      <w:r w:rsidRPr="00C861F4" w:rsidR="00C861F4">
        <w:t xml:space="preserve">cross-sectional </w:t>
      </w:r>
      <w:r w:rsidR="00925A47">
        <w:t>research</w:t>
      </w:r>
      <w:r w:rsidR="003560BA">
        <w:t xml:space="preserve"> design</w:t>
      </w:r>
      <w:r w:rsidRPr="00CE7EE2" w:rsidR="003560BA">
        <w:t xml:space="preserve"> will provide sufficient data to </w:t>
      </w:r>
      <w:r w:rsidR="00EE5F7F">
        <w:t xml:space="preserve">detect </w:t>
      </w:r>
      <w:r>
        <w:t xml:space="preserve">product and service delivery characteristics the inform </w:t>
      </w:r>
      <w:r w:rsidR="00C9445D">
        <w:t>p</w:t>
      </w:r>
      <w:r w:rsidR="00B537EA">
        <w:t>referenc</w:t>
      </w:r>
      <w:r w:rsidR="00853550">
        <w:t>e</w:t>
      </w:r>
      <w:r>
        <w:t>s</w:t>
      </w:r>
      <w:r w:rsidR="00B537EA">
        <w:t xml:space="preserve"> for </w:t>
      </w:r>
      <w:r w:rsidRPr="00914E6C" w:rsidR="00914E6C">
        <w:t>LA-PrEP products among potential users and providers</w:t>
      </w:r>
      <w:r w:rsidRPr="00CE7EE2" w:rsidR="003560BA">
        <w:t>.</w:t>
      </w:r>
    </w:p>
    <w:p w:rsidR="00CD77C3" w:rsidRPr="00CE7EE2" w:rsidP="006B3429" w14:paraId="4C16BB72" w14:textId="320634AF">
      <w:pPr>
        <w:pStyle w:val="Heading2"/>
      </w:pPr>
      <w:bookmarkStart w:id="29" w:name="_Toc107928477"/>
      <w:bookmarkStart w:id="30" w:name="_Toc107928849"/>
      <w:bookmarkStart w:id="31" w:name="_Toc107930128"/>
      <w:r>
        <w:t>7.</w:t>
      </w:r>
      <w:r>
        <w:tab/>
      </w:r>
      <w:r w:rsidRPr="00CE7EE2" w:rsidR="00EB7538">
        <w:t>Special Circumstances Relating to the Guidelines of 5 CFR 1320.5</w:t>
      </w:r>
      <w:bookmarkEnd w:id="29"/>
      <w:bookmarkEnd w:id="30"/>
      <w:bookmarkEnd w:id="31"/>
    </w:p>
    <w:p w:rsidR="004301B4" w:rsidP="004301B4" w14:paraId="37B16C20" w14:textId="77777777">
      <w:pPr>
        <w:pStyle w:val="BodyText0"/>
      </w:pPr>
      <w:bookmarkStart w:id="32" w:name="_Toc107928478"/>
      <w:r w:rsidRPr="002207F2">
        <w:t>This request fully complies with the regulation 5 CFR 1320.5.</w:t>
      </w:r>
      <w:r w:rsidRPr="002207F2">
        <w:t xml:space="preserve"> </w:t>
      </w:r>
    </w:p>
    <w:p w:rsidR="00CD77C3" w:rsidRPr="002A53C6" w:rsidP="004819B9" w14:paraId="7127577B" w14:textId="11B7151B">
      <w:pPr>
        <w:pStyle w:val="Heading2"/>
        <w:keepNext/>
        <w:ind w:left="720" w:hanging="720"/>
      </w:pPr>
      <w:bookmarkStart w:id="33" w:name="_Toc107928850"/>
      <w:bookmarkStart w:id="34" w:name="_Toc107930129"/>
      <w:r>
        <w:t>8.</w:t>
      </w:r>
      <w:r>
        <w:tab/>
      </w:r>
      <w:r w:rsidRPr="00CE7EE2" w:rsidR="00EB7538">
        <w:t>Comments in Response to the Federal Register Notice and Efforts to Consult Outside the Agency</w:t>
      </w:r>
      <w:bookmarkEnd w:id="32"/>
      <w:bookmarkEnd w:id="33"/>
      <w:bookmarkEnd w:id="34"/>
    </w:p>
    <w:p w:rsidR="00F92775" w:rsidP="004301B4" w14:paraId="3F3AF7EC" w14:textId="182A9E45">
      <w:pPr>
        <w:pStyle w:val="BodyText0"/>
      </w:pPr>
      <w:r w:rsidRPr="00146352">
        <w:rPr>
          <w:rFonts w:eastAsia="Calibri"/>
        </w:rPr>
        <w:t>A 60-day Federal Register Notice was published in the Federal Register on M</w:t>
      </w:r>
      <w:r w:rsidR="00D879D6">
        <w:rPr>
          <w:rFonts w:eastAsia="Calibri"/>
        </w:rPr>
        <w:t>arch</w:t>
      </w:r>
      <w:r w:rsidRPr="00146352">
        <w:rPr>
          <w:rFonts w:eastAsia="Calibri"/>
        </w:rPr>
        <w:t xml:space="preserve"> </w:t>
      </w:r>
      <w:r w:rsidR="00D879D6">
        <w:rPr>
          <w:rFonts w:eastAsia="Calibri"/>
        </w:rPr>
        <w:t>1</w:t>
      </w:r>
      <w:r w:rsidRPr="00146352">
        <w:rPr>
          <w:rFonts w:eastAsia="Calibri"/>
        </w:rPr>
        <w:t>, 20</w:t>
      </w:r>
      <w:r w:rsidR="00D879D6">
        <w:rPr>
          <w:rFonts w:eastAsia="Calibri"/>
        </w:rPr>
        <w:t>22</w:t>
      </w:r>
      <w:r w:rsidRPr="00146352">
        <w:rPr>
          <w:rFonts w:eastAsia="Calibri"/>
        </w:rPr>
        <w:t xml:space="preserve">, vol. </w:t>
      </w:r>
      <w:r w:rsidR="00F961F6">
        <w:rPr>
          <w:rFonts w:eastAsia="Calibri"/>
        </w:rPr>
        <w:t>87</w:t>
      </w:r>
      <w:r w:rsidRPr="00146352">
        <w:rPr>
          <w:rFonts w:eastAsia="Calibri"/>
        </w:rPr>
        <w:t xml:space="preserve">, No. </w:t>
      </w:r>
      <w:r w:rsidR="00F961F6">
        <w:rPr>
          <w:rFonts w:eastAsia="Calibri"/>
        </w:rPr>
        <w:t>40</w:t>
      </w:r>
      <w:r w:rsidRPr="00146352">
        <w:rPr>
          <w:rFonts w:eastAsia="Calibri"/>
        </w:rPr>
        <w:t xml:space="preserve">, pp. </w:t>
      </w:r>
      <w:r w:rsidR="00736436">
        <w:rPr>
          <w:rFonts w:eastAsia="Calibri"/>
        </w:rPr>
        <w:t>11445</w:t>
      </w:r>
      <w:r w:rsidRPr="00146352">
        <w:rPr>
          <w:rFonts w:eastAsia="Calibri"/>
        </w:rPr>
        <w:t>-</w:t>
      </w:r>
      <w:r w:rsidR="00F961F6">
        <w:rPr>
          <w:rFonts w:eastAsia="Calibri"/>
        </w:rPr>
        <w:t>11446</w:t>
      </w:r>
      <w:r w:rsidRPr="00146352">
        <w:rPr>
          <w:rFonts w:eastAsia="Calibri"/>
        </w:rPr>
        <w:t xml:space="preserve"> (see </w:t>
      </w:r>
      <w:r w:rsidRPr="00E210F5">
        <w:rPr>
          <w:rFonts w:eastAsia="Calibri"/>
          <w:b/>
          <w:bCs/>
        </w:rPr>
        <w:t>Attachment</w:t>
      </w:r>
      <w:r w:rsidRPr="00146352">
        <w:rPr>
          <w:rFonts w:eastAsia="Calibri"/>
        </w:rPr>
        <w:t xml:space="preserve"> </w:t>
      </w:r>
      <w:r w:rsidR="00706424">
        <w:rPr>
          <w:rFonts w:eastAsia="Calibri"/>
        </w:rPr>
        <w:t>2</w:t>
      </w:r>
      <w:r w:rsidRPr="00146352">
        <w:rPr>
          <w:rFonts w:eastAsia="Calibri"/>
        </w:rPr>
        <w:t>). No public comments were received</w:t>
      </w:r>
      <w:r w:rsidR="00ED014D">
        <w:rPr>
          <w:rFonts w:eastAsia="Calibri"/>
        </w:rPr>
        <w:t>.</w:t>
      </w:r>
      <w:r w:rsidRPr="00CE7EE2">
        <w:t xml:space="preserve"> </w:t>
      </w:r>
    </w:p>
    <w:p w:rsidR="004E7AB4" w:rsidP="004301B4" w14:paraId="3B589B7E" w14:textId="5AD87018">
      <w:pPr>
        <w:pStyle w:val="BodyText0"/>
      </w:pPr>
      <w:r w:rsidRPr="00CE7EE2">
        <w:t xml:space="preserve">The following individuals inside the agency have been consulted on the design of the campaign </w:t>
      </w:r>
      <w:r w:rsidR="00E97DDE">
        <w:t>research</w:t>
      </w:r>
      <w:r w:rsidRPr="00CE7EE2">
        <w:t xml:space="preserve"> plan, questionnaire development, or intra-agency coordination of information collection efforts:</w:t>
      </w:r>
    </w:p>
    <w:p w:rsidR="005255E6" w:rsidP="004819B9" w14:paraId="6EC82D88" w14:textId="2026D355">
      <w:pPr>
        <w:pStyle w:val="BodyText0"/>
      </w:pPr>
      <w:r w:rsidRPr="005255E6">
        <w:t xml:space="preserve">Dawn </w:t>
      </w:r>
      <w:r w:rsidR="00AD4E95">
        <w:t xml:space="preserve">K. </w:t>
      </w:r>
      <w:r w:rsidRPr="005255E6">
        <w:t>Smith</w:t>
      </w:r>
      <w:r w:rsidR="004819B9">
        <w:br/>
      </w:r>
      <w:r w:rsidR="009E0440">
        <w:t>Division of HIV/AIDS Prevention</w:t>
      </w:r>
      <w:r w:rsidR="004819B9">
        <w:br/>
      </w:r>
      <w:r w:rsidR="009E0440">
        <w:t>National Center for HIV/AIDS, Viral Hepatitis, STD, and TB Prevention</w:t>
      </w:r>
      <w:r w:rsidR="004819B9">
        <w:br/>
      </w:r>
      <w:r w:rsidR="009E0440">
        <w:t>Centers for Disease Control and Prevention</w:t>
      </w:r>
      <w:r w:rsidR="004819B9">
        <w:br/>
      </w:r>
      <w:r w:rsidR="009E0440">
        <w:t xml:space="preserve">1600 Clifton Rd. NE | M/S </w:t>
      </w:r>
      <w:r w:rsidR="00687CDD">
        <w:t>U</w:t>
      </w:r>
      <w:r w:rsidR="0066465E">
        <w:t>8-4</w:t>
      </w:r>
      <w:r w:rsidR="009E0440">
        <w:t xml:space="preserve"> | Atlanta, GA 30333</w:t>
      </w:r>
      <w:r w:rsidR="004819B9">
        <w:br/>
      </w:r>
      <w:r w:rsidR="00CA5F39">
        <w:t>Phon</w:t>
      </w:r>
      <w:r w:rsidR="009E0440">
        <w:t xml:space="preserve">e: </w:t>
      </w:r>
      <w:r w:rsidR="00540FC7">
        <w:rPr>
          <w:szCs w:val="24"/>
        </w:rPr>
        <w:t>404-639-5166</w:t>
      </w:r>
      <w:r w:rsidR="004819B9">
        <w:rPr>
          <w:szCs w:val="24"/>
        </w:rPr>
        <w:br/>
      </w:r>
      <w:r w:rsidR="009E0440">
        <w:t>E-mail: dks0@cdc.gov</w:t>
      </w:r>
    </w:p>
    <w:p w:rsidR="00705374" w:rsidRPr="00966248" w:rsidP="004819B9" w14:paraId="7CF36CE9" w14:textId="6FFC8D77">
      <w:pPr>
        <w:pStyle w:val="BodyText0"/>
      </w:pPr>
      <w:r w:rsidRPr="00705374">
        <w:t>Damian J. Denson</w:t>
      </w:r>
      <w:r w:rsidR="004819B9">
        <w:br/>
      </w:r>
      <w:r w:rsidRPr="0097676C" w:rsidR="00D6593E">
        <w:t>Division of HIV/AIDS Prevention</w:t>
      </w:r>
      <w:r w:rsidR="004819B9">
        <w:br/>
      </w:r>
      <w:r w:rsidRPr="0097676C" w:rsidR="00D6593E">
        <w:t>National Center for HIV/AIDS, Viral Hepatitis, STD, and TB Prevention</w:t>
      </w:r>
      <w:r w:rsidR="004819B9">
        <w:br/>
      </w:r>
      <w:r w:rsidRPr="0097676C" w:rsidR="00D6593E">
        <w:t>Centers for Disease Control and Prevention</w:t>
      </w:r>
      <w:r w:rsidR="004819B9">
        <w:br/>
      </w:r>
      <w:r w:rsidRPr="0097676C" w:rsidR="00D6593E">
        <w:t xml:space="preserve">1600 Clifton Rd. NE | M/S </w:t>
      </w:r>
      <w:r w:rsidR="00D6593E">
        <w:t>U8-4</w:t>
      </w:r>
      <w:r w:rsidRPr="0097676C" w:rsidR="00D6593E">
        <w:t xml:space="preserve"> | Atlanta, GA 30333</w:t>
      </w:r>
      <w:r w:rsidR="004819B9">
        <w:br/>
      </w:r>
      <w:r w:rsidR="00D6593E">
        <w:t>Phone: 404-639-6125</w:t>
      </w:r>
      <w:r w:rsidR="004819B9">
        <w:br/>
      </w:r>
      <w:r w:rsidRPr="00966248" w:rsidR="00A0128A">
        <w:t xml:space="preserve">Email: </w:t>
      </w:r>
      <w:r w:rsidRPr="00540FC7" w:rsidR="00540FC7">
        <w:t>dvd5@cdc.gov</w:t>
      </w:r>
    </w:p>
    <w:p w:rsidR="00886221" w:rsidRPr="00966248" w:rsidP="004819B9" w14:paraId="74579534" w14:textId="49F3E5A8">
      <w:pPr>
        <w:pStyle w:val="BodyText0"/>
      </w:pPr>
      <w:r>
        <w:t>Karen Hoover</w:t>
      </w:r>
      <w:r w:rsidR="004819B9">
        <w:br/>
      </w:r>
      <w:r w:rsidRPr="0097676C" w:rsidR="003419BB">
        <w:t>Division of HIV/AIDS Prevention</w:t>
      </w:r>
      <w:r w:rsidR="004819B9">
        <w:br/>
      </w:r>
      <w:r w:rsidRPr="0097676C" w:rsidR="003419BB">
        <w:t>National Center for HIV/AIDS, Viral Hepatitis, STD, and TB Prevention</w:t>
      </w:r>
      <w:r w:rsidR="004819B9">
        <w:br/>
      </w:r>
      <w:r w:rsidRPr="0097676C" w:rsidR="003419BB">
        <w:t>Centers for Disease Control and Prevention</w:t>
      </w:r>
      <w:r w:rsidR="004819B9">
        <w:br/>
      </w:r>
      <w:r w:rsidRPr="0097676C" w:rsidR="003419BB">
        <w:t xml:space="preserve">1600 Clifton Rd. NE | M/S </w:t>
      </w:r>
      <w:r w:rsidR="003419BB">
        <w:t>U8-4</w:t>
      </w:r>
      <w:r w:rsidRPr="0097676C" w:rsidR="003419BB">
        <w:t xml:space="preserve"> | Atlanta, GA 30333</w:t>
      </w:r>
      <w:r w:rsidR="004819B9">
        <w:br/>
      </w:r>
      <w:r w:rsidR="003419BB">
        <w:t>Phone: 404-639-8534</w:t>
      </w:r>
      <w:r w:rsidR="004819B9">
        <w:br/>
      </w:r>
      <w:r w:rsidRPr="00966248" w:rsidR="00C35EDD">
        <w:t xml:space="preserve">E-mail: </w:t>
      </w:r>
      <w:r w:rsidR="003419BB">
        <w:t>ffw6@cdc.gov</w:t>
      </w:r>
    </w:p>
    <w:p w:rsidR="004E7AB4" w:rsidRPr="00CE7EE2" w:rsidP="004301B4" w14:paraId="1299BDCE" w14:textId="5DE42361">
      <w:pPr>
        <w:pStyle w:val="BodyText0"/>
      </w:pPr>
      <w:r w:rsidRPr="00CE7EE2">
        <w:t xml:space="preserve">The following individuals outside the agency have been consulted on questionnaire development. Additionally, input has been solicited and received from </w:t>
      </w:r>
      <w:r w:rsidR="003127D2">
        <w:t>CDC</w:t>
      </w:r>
      <w:r w:rsidRPr="00CE7EE2">
        <w:t xml:space="preserve"> on the design of this study, including participation by </w:t>
      </w:r>
      <w:r w:rsidR="007A26CF">
        <w:t>CDC</w:t>
      </w:r>
      <w:r w:rsidRPr="00CE7EE2">
        <w:t xml:space="preserve"> </w:t>
      </w:r>
      <w:r w:rsidRPr="00CE7EE2" w:rsidR="00DA202E">
        <w:t>in meetings with</w:t>
      </w:r>
      <w:r w:rsidRPr="00CE7EE2">
        <w:t xml:space="preserve"> OMB.</w:t>
      </w:r>
    </w:p>
    <w:p w:rsidR="004819B9" w:rsidP="004819B9" w14:paraId="1731DD83" w14:textId="0651EB55">
      <w:pPr>
        <w:pStyle w:val="BodyText0"/>
      </w:pPr>
      <w:bookmarkStart w:id="35" w:name="_Hlk13740506"/>
      <w:r>
        <w:t>Sarah Roberts</w:t>
      </w:r>
      <w:r>
        <w:br/>
      </w:r>
      <w:r w:rsidRPr="00CE7EE2" w:rsidR="00516F89">
        <w:t>RTI International</w:t>
      </w:r>
      <w:r>
        <w:br/>
      </w:r>
      <w:r w:rsidRPr="00CE7EE2" w:rsidR="00516F89">
        <w:t>3040 Cornwallis Road</w:t>
      </w:r>
      <w:r>
        <w:br/>
      </w:r>
      <w:r w:rsidRPr="00CE7EE2" w:rsidR="00516F89">
        <w:t>Research Triangle Park, NC 27709</w:t>
      </w:r>
      <w:r>
        <w:br/>
      </w:r>
      <w:r w:rsidRPr="00CE7EE2" w:rsidR="00516F89">
        <w:t>Phone:</w:t>
      </w:r>
      <w:r w:rsidRPr="00CE7EE2" w:rsidR="00516F89">
        <w:tab/>
      </w:r>
      <w:r w:rsidRPr="00422685" w:rsidR="00422685">
        <w:t>510-665-8255</w:t>
      </w:r>
      <w:r>
        <w:br/>
      </w:r>
      <w:r w:rsidRPr="00094ADE" w:rsidR="00516F89">
        <w:t>E-mail:</w:t>
      </w:r>
      <w:r w:rsidRPr="00094ADE" w:rsidR="00516F89">
        <w:tab/>
      </w:r>
      <w:r w:rsidRPr="00094ADE">
        <w:t xml:space="preserve"> </w:t>
      </w:r>
      <w:r w:rsidRPr="004819B9">
        <w:t>sroberts@rti.org</w:t>
      </w:r>
    </w:p>
    <w:p w:rsidR="00267960" w:rsidRPr="00094ADE" w:rsidP="004819B9" w14:paraId="3FB815D2" w14:textId="36EC02BD">
      <w:pPr>
        <w:pStyle w:val="BodyText0"/>
      </w:pPr>
      <w:r w:rsidRPr="00094ADE">
        <w:t xml:space="preserve">Alexandra </w:t>
      </w:r>
      <w:r w:rsidRPr="00094ADE">
        <w:t>Minnis</w:t>
      </w:r>
      <w:r w:rsidR="004819B9">
        <w:br/>
      </w:r>
      <w:r w:rsidRPr="00CE7EE2">
        <w:t>RTI International</w:t>
      </w:r>
      <w:r w:rsidR="004819B9">
        <w:br/>
      </w:r>
      <w:r w:rsidRPr="00CE7EE2">
        <w:t>3040 Cornwallis Road</w:t>
      </w:r>
      <w:r w:rsidR="004819B9">
        <w:br/>
      </w:r>
      <w:r w:rsidRPr="00CE7EE2">
        <w:t>Research Triangle Park, NC 27709</w:t>
      </w:r>
      <w:r w:rsidR="004819B9">
        <w:br/>
      </w:r>
      <w:r w:rsidRPr="00094ADE">
        <w:t>Phone: 415-848-1323</w:t>
      </w:r>
      <w:r w:rsidR="004819B9">
        <w:br/>
      </w:r>
      <w:r w:rsidRPr="00094ADE">
        <w:t xml:space="preserve">E-mail: </w:t>
      </w:r>
      <w:r w:rsidRPr="00094ADE" w:rsidR="00F2263D">
        <w:t>aminnis@rti.org</w:t>
      </w:r>
    </w:p>
    <w:p w:rsidR="00F2263D" w:rsidRPr="004819B9" w:rsidP="004819B9" w14:paraId="418C7AD0" w14:textId="6091DD5A">
      <w:pPr>
        <w:pStyle w:val="BodyText0"/>
      </w:pPr>
      <w:r w:rsidRPr="00094ADE">
        <w:t>Dallas Wood</w:t>
      </w:r>
      <w:r w:rsidR="004819B9">
        <w:br/>
      </w:r>
      <w:r w:rsidRPr="00F90F11">
        <w:t>RTI International</w:t>
      </w:r>
      <w:r w:rsidR="004819B9">
        <w:br/>
      </w:r>
      <w:r w:rsidRPr="00F90F11">
        <w:t>3040 Cornwallis Road</w:t>
      </w:r>
      <w:r w:rsidR="004819B9">
        <w:br/>
      </w:r>
      <w:r w:rsidRPr="00F90F11">
        <w:t>Research Triangle Park, NC 27709</w:t>
      </w:r>
      <w:r w:rsidR="004819B9">
        <w:br/>
      </w:r>
      <w:r w:rsidRPr="00F90F11">
        <w:t xml:space="preserve">Phone: </w:t>
      </w:r>
      <w:r w:rsidR="00CA609A">
        <w:t>919-541-7206</w:t>
      </w:r>
      <w:r w:rsidR="004819B9">
        <w:br/>
      </w:r>
      <w:r w:rsidRPr="004819B9">
        <w:t xml:space="preserve">E-mail: </w:t>
      </w:r>
      <w:r w:rsidRPr="004819B9" w:rsidR="00CA609A">
        <w:t>dwood</w:t>
      </w:r>
      <w:r w:rsidRPr="004819B9">
        <w:t xml:space="preserve">@rti.org </w:t>
      </w:r>
    </w:p>
    <w:p w:rsidR="00E2269E" w:rsidP="004819B9" w14:paraId="14A59225" w14:textId="2A943E65">
      <w:pPr>
        <w:pStyle w:val="BodyText0"/>
      </w:pPr>
      <w:r w:rsidRPr="004819B9">
        <w:t>Erica Browne</w:t>
      </w:r>
      <w:r w:rsidRPr="004819B9" w:rsidR="004819B9">
        <w:br/>
      </w:r>
      <w:r w:rsidRPr="00F90F11">
        <w:t>RTI International</w:t>
      </w:r>
      <w:r w:rsidR="004819B9">
        <w:br/>
      </w:r>
      <w:r w:rsidRPr="00F90F11">
        <w:t>3040 Cornwallis Road</w:t>
      </w:r>
      <w:r w:rsidR="004819B9">
        <w:br/>
      </w:r>
      <w:r w:rsidRPr="00F90F11">
        <w:t>Research Triangle Park, NC 27709</w:t>
      </w:r>
      <w:r w:rsidR="004819B9">
        <w:br/>
      </w:r>
      <w:r w:rsidRPr="00F90F11">
        <w:t>Phone: 510-665-8268</w:t>
      </w:r>
      <w:r w:rsidR="004819B9">
        <w:br/>
      </w:r>
      <w:r w:rsidRPr="00F90F11">
        <w:t xml:space="preserve">E-mail: </w:t>
      </w:r>
      <w:r w:rsidRPr="00F97869" w:rsidR="003419BB">
        <w:t>ebrowne@rti.org</w:t>
      </w:r>
      <w:r w:rsidRPr="00F97869">
        <w:t xml:space="preserve">   </w:t>
      </w:r>
    </w:p>
    <w:p w:rsidR="001E6405" w:rsidP="004819B9" w14:paraId="3CC1F266" w14:textId="7A2F7955">
      <w:pPr>
        <w:pStyle w:val="BodyText0"/>
      </w:pPr>
      <w:bookmarkStart w:id="36" w:name="_Hlk99469937"/>
      <w:r>
        <w:t>Jackie Mungo</w:t>
      </w:r>
      <w:r w:rsidR="004819B9">
        <w:br/>
      </w:r>
      <w:r w:rsidRPr="00F90F11" w:rsidR="0037708D">
        <w:t>RTI International</w:t>
      </w:r>
      <w:r w:rsidR="004819B9">
        <w:br/>
      </w:r>
      <w:r w:rsidRPr="00F90F11" w:rsidR="0037708D">
        <w:t>3040 Cornwallis Road</w:t>
      </w:r>
      <w:r w:rsidR="004819B9">
        <w:br/>
      </w:r>
      <w:r w:rsidRPr="00F90F11" w:rsidR="0037708D">
        <w:t>Research Triangle Park, NC 27709</w:t>
      </w:r>
      <w:r w:rsidR="004819B9">
        <w:br/>
      </w:r>
      <w:r w:rsidR="0037708D">
        <w:t>Phone: 919-5</w:t>
      </w:r>
      <w:r w:rsidR="00FB5E77">
        <w:t>41-6562</w:t>
      </w:r>
      <w:r w:rsidR="004819B9">
        <w:br/>
      </w:r>
      <w:r>
        <w:t xml:space="preserve">E-mail: </w:t>
      </w:r>
      <w:r w:rsidR="00FB5E77">
        <w:t>jmungo</w:t>
      </w:r>
      <w:r w:rsidRPr="001E6405">
        <w:t>@gmail.com</w:t>
      </w:r>
    </w:p>
    <w:p w:rsidR="00EC41E5" w:rsidP="004819B9" w14:paraId="212D1D0D" w14:textId="4F47B4F9">
      <w:pPr>
        <w:pStyle w:val="BodyText0"/>
      </w:pPr>
      <w:r>
        <w:t>Anwar Mohammed</w:t>
      </w:r>
      <w:r w:rsidR="004819B9">
        <w:br/>
      </w:r>
      <w:r w:rsidRPr="00CE7EE2" w:rsidR="0016366A">
        <w:t>RTI International</w:t>
      </w:r>
      <w:r w:rsidR="004819B9">
        <w:br/>
      </w:r>
      <w:r w:rsidRPr="00CE7EE2" w:rsidR="0016366A">
        <w:t>3040 Cornwallis Road</w:t>
      </w:r>
      <w:r w:rsidR="004819B9">
        <w:br/>
      </w:r>
      <w:r w:rsidRPr="00CE7EE2" w:rsidR="0016366A">
        <w:t>Research Triangle Park, NC 27709</w:t>
      </w:r>
      <w:r w:rsidR="004819B9">
        <w:br/>
      </w:r>
      <w:r w:rsidRPr="00CE7EE2" w:rsidR="0016366A">
        <w:t>Phone:</w:t>
      </w:r>
      <w:r w:rsidRPr="00CE7EE2" w:rsidR="0016366A">
        <w:tab/>
      </w:r>
      <w:r w:rsidR="0016366A">
        <w:t>919-541-7308</w:t>
      </w:r>
      <w:r w:rsidR="004819B9">
        <w:br/>
      </w:r>
      <w:r w:rsidRPr="00CE7EE2" w:rsidR="0016366A">
        <w:t>E-mail:</w:t>
      </w:r>
      <w:r w:rsidRPr="00CE7EE2" w:rsidR="0016366A">
        <w:tab/>
      </w:r>
      <w:r w:rsidR="0016366A">
        <w:t xml:space="preserve"> amohammed@rti.org</w:t>
      </w:r>
    </w:p>
    <w:p w:rsidR="004E7AB4" w:rsidRPr="00CE7EE2" w:rsidP="004819B9" w14:paraId="1C3F5B68" w14:textId="294905FC">
      <w:pPr>
        <w:pStyle w:val="BodyText0"/>
      </w:pPr>
      <w:r w:rsidRPr="00D746A8">
        <w:t xml:space="preserve">Emily Moore </w:t>
      </w:r>
      <w:r w:rsidR="004819B9">
        <w:br/>
      </w:r>
      <w:r w:rsidRPr="00CE7EE2">
        <w:t>RTI International</w:t>
      </w:r>
      <w:r w:rsidR="004819B9">
        <w:br/>
      </w:r>
      <w:r w:rsidRPr="00CE7EE2">
        <w:t>3040 Cornwallis Road</w:t>
      </w:r>
      <w:r w:rsidR="004819B9">
        <w:br/>
      </w:r>
      <w:r w:rsidRPr="00CE7EE2">
        <w:t>Research Triangle Park, NC 27709</w:t>
      </w:r>
      <w:r w:rsidR="004819B9">
        <w:br/>
      </w:r>
      <w:bookmarkEnd w:id="35"/>
      <w:r w:rsidRPr="00CE7EE2">
        <w:t>Phone:</w:t>
      </w:r>
      <w:r w:rsidRPr="00CE7EE2">
        <w:tab/>
      </w:r>
      <w:r w:rsidRPr="008B491D" w:rsidR="008B491D">
        <w:t>580-761-3284</w:t>
      </w:r>
      <w:r w:rsidR="004819B9">
        <w:br/>
      </w:r>
      <w:r w:rsidRPr="00CE7EE2">
        <w:t>E-mail:</w:t>
      </w:r>
      <w:r w:rsidRPr="00CE7EE2">
        <w:tab/>
      </w:r>
      <w:r w:rsidR="00E4629D">
        <w:t xml:space="preserve"> </w:t>
      </w:r>
      <w:r w:rsidRPr="00365154" w:rsidR="00365154">
        <w:t>emoore@rti.org</w:t>
      </w:r>
      <w:r w:rsidR="00E85DFB">
        <w:t xml:space="preserve"> </w:t>
      </w:r>
    </w:p>
    <w:bookmarkEnd w:id="36"/>
    <w:p w:rsidR="00C473C3" w:rsidP="004819B9" w14:paraId="17AEFD69" w14:textId="5210CACC">
      <w:pPr>
        <w:pStyle w:val="BodyText0"/>
      </w:pPr>
      <w:r>
        <w:t xml:space="preserve">David </w:t>
      </w:r>
      <w:r w:rsidRPr="00D26880">
        <w:t>Tweedy</w:t>
      </w:r>
      <w:r w:rsidR="004819B9">
        <w:br/>
      </w:r>
      <w:r w:rsidRPr="0097676C">
        <w:t>RTI International</w:t>
      </w:r>
      <w:r w:rsidR="004819B9">
        <w:br/>
      </w:r>
      <w:r w:rsidRPr="0097676C">
        <w:t>3040 Cornwallis Road</w:t>
      </w:r>
      <w:r w:rsidR="004819B9">
        <w:br/>
      </w:r>
      <w:r w:rsidRPr="0097676C">
        <w:t>Research Triangle Park, NC 27709</w:t>
      </w:r>
      <w:r w:rsidR="004819B9">
        <w:br/>
      </w:r>
      <w:r w:rsidRPr="0097676C">
        <w:t xml:space="preserve">Phone: </w:t>
      </w:r>
      <w:r w:rsidRPr="00F33BAA" w:rsidR="00F33BAA">
        <w:t>256-655-6804</w:t>
      </w:r>
      <w:r w:rsidR="004819B9">
        <w:br/>
      </w:r>
      <w:r w:rsidRPr="0097676C">
        <w:t xml:space="preserve">E-mail: </w:t>
      </w:r>
      <w:r>
        <w:fldChar w:fldCharType="begin"/>
      </w:r>
      <w:r w:rsidRPr="00F92DFB" w:rsidR="007256B2">
        <w:rPr>
          <w:rStyle w:val="Hyperlink"/>
        </w:rPr>
        <w:instrText xml:space="preserve"> HYPERLINK "mailto:dtweedy@rti.org" </w:instrText>
      </w:r>
      <w:r>
        <w:fldChar w:fldCharType="separate"/>
      </w:r>
      <w:r w:rsidRPr="00F92DFB" w:rsidR="007256B2">
        <w:rPr>
          <w:rStyle w:val="Hyperlink"/>
        </w:rPr>
        <w:t>dtweedy@rti.org</w:t>
      </w:r>
      <w:r>
        <w:fldChar w:fldCharType="end"/>
      </w:r>
    </w:p>
    <w:p w:rsidR="007256B2" w:rsidRPr="00447CB7" w:rsidP="004819B9" w14:paraId="17AFDE92" w14:textId="77777777">
      <w:pPr>
        <w:pStyle w:val="BodyText0"/>
      </w:pPr>
    </w:p>
    <w:p w:rsidR="00CD77C3" w:rsidRPr="00CE7EE2" w:rsidP="006B3429" w14:paraId="6C14E1A3" w14:textId="3DFCB120">
      <w:pPr>
        <w:pStyle w:val="Heading2"/>
      </w:pPr>
      <w:bookmarkStart w:id="37" w:name="_Toc107928479"/>
      <w:bookmarkStart w:id="38" w:name="_Toc107928851"/>
      <w:bookmarkStart w:id="39" w:name="_Toc107930130"/>
      <w:r>
        <w:t>9.</w:t>
      </w:r>
      <w:r>
        <w:tab/>
      </w:r>
      <w:r w:rsidRPr="00CE7EE2" w:rsidR="00EB7538">
        <w:t xml:space="preserve">Explanation of Any </w:t>
      </w:r>
      <w:r w:rsidR="004367DC">
        <w:t xml:space="preserve">Payment or </w:t>
      </w:r>
      <w:r w:rsidRPr="00CE7EE2" w:rsidR="00EB7538">
        <w:t>Gift to Respondents</w:t>
      </w:r>
      <w:bookmarkEnd w:id="37"/>
      <w:bookmarkEnd w:id="38"/>
      <w:bookmarkEnd w:id="39"/>
    </w:p>
    <w:p w:rsidR="00D70853" w:rsidP="004301B4" w14:paraId="40992DAA" w14:textId="189AB47B">
      <w:pPr>
        <w:pStyle w:val="BodyText0"/>
      </w:pPr>
      <w:r>
        <w:t xml:space="preserve">There is no incentive or gift for completing the screening survey. </w:t>
      </w:r>
      <w:r w:rsidRPr="00FC02CD" w:rsidR="00FC02CD">
        <w:t>Respondents</w:t>
      </w:r>
      <w:r>
        <w:t xml:space="preserve"> deemed eligible </w:t>
      </w:r>
      <w:r w:rsidR="00700D4B">
        <w:t xml:space="preserve">based on the screening survey </w:t>
      </w:r>
      <w:r w:rsidR="00975A01">
        <w:t>(</w:t>
      </w:r>
      <w:r w:rsidRPr="00E210F5" w:rsidR="00975A01">
        <w:rPr>
          <w:b/>
          <w:bCs/>
        </w:rPr>
        <w:t>Attachment</w:t>
      </w:r>
      <w:r w:rsidRPr="00E210F5" w:rsidR="00954089">
        <w:rPr>
          <w:b/>
          <w:bCs/>
        </w:rPr>
        <w:t>s</w:t>
      </w:r>
      <w:r w:rsidRPr="00E210F5" w:rsidR="00975A01">
        <w:rPr>
          <w:b/>
          <w:bCs/>
        </w:rPr>
        <w:t xml:space="preserve"> </w:t>
      </w:r>
      <w:r w:rsidRPr="00E210F5" w:rsidR="000F393C">
        <w:rPr>
          <w:b/>
          <w:bCs/>
        </w:rPr>
        <w:t>5 &amp; 6</w:t>
      </w:r>
      <w:r w:rsidR="00975A01">
        <w:t>)</w:t>
      </w:r>
      <w:r w:rsidR="00706424">
        <w:t xml:space="preserve"> </w:t>
      </w:r>
      <w:r w:rsidR="00700D4B">
        <w:t>are invited to take the main survey with the DCE</w:t>
      </w:r>
      <w:r w:rsidR="0063409D">
        <w:t>.</w:t>
      </w:r>
      <w:r w:rsidR="00700D4B">
        <w:t xml:space="preserve"> </w:t>
      </w:r>
      <w:r w:rsidR="0063409D">
        <w:t xml:space="preserve">Respondents </w:t>
      </w:r>
      <w:r w:rsidR="00975A01">
        <w:t xml:space="preserve">who complete the </w:t>
      </w:r>
      <w:r w:rsidR="00637FEF">
        <w:t>main</w:t>
      </w:r>
      <w:r w:rsidR="00975A01">
        <w:t xml:space="preserve"> survey</w:t>
      </w:r>
      <w:r w:rsidR="00FC02CD">
        <w:t xml:space="preserve"> (</w:t>
      </w:r>
      <w:r w:rsidRPr="00E210F5" w:rsidR="00FC02CD">
        <w:rPr>
          <w:b/>
          <w:bCs/>
        </w:rPr>
        <w:t>Attachment</w:t>
      </w:r>
      <w:r w:rsidRPr="00E210F5" w:rsidR="00D353CC">
        <w:rPr>
          <w:b/>
          <w:bCs/>
        </w:rPr>
        <w:t>s</w:t>
      </w:r>
      <w:r w:rsidRPr="00E210F5" w:rsidR="00FC02CD">
        <w:rPr>
          <w:b/>
          <w:bCs/>
        </w:rPr>
        <w:t xml:space="preserve"> </w:t>
      </w:r>
      <w:r w:rsidRPr="00E210F5" w:rsidR="00975A01">
        <w:rPr>
          <w:b/>
          <w:bCs/>
        </w:rPr>
        <w:t>7</w:t>
      </w:r>
      <w:r w:rsidRPr="00E210F5" w:rsidR="00700D4B">
        <w:rPr>
          <w:b/>
          <w:bCs/>
        </w:rPr>
        <w:t xml:space="preserve"> </w:t>
      </w:r>
      <w:r w:rsidRPr="00E210F5" w:rsidR="000F393C">
        <w:rPr>
          <w:b/>
          <w:bCs/>
        </w:rPr>
        <w:t>&amp;</w:t>
      </w:r>
      <w:r w:rsidRPr="00E210F5" w:rsidR="00700D4B">
        <w:rPr>
          <w:b/>
          <w:bCs/>
        </w:rPr>
        <w:t xml:space="preserve"> </w:t>
      </w:r>
      <w:r w:rsidRPr="00E210F5" w:rsidR="00975A01">
        <w:rPr>
          <w:b/>
          <w:bCs/>
        </w:rPr>
        <w:t>8</w:t>
      </w:r>
      <w:r w:rsidR="00FC02CD">
        <w:t>)</w:t>
      </w:r>
      <w:r w:rsidRPr="00FC02CD" w:rsidR="00FC02CD">
        <w:t xml:space="preserve"> will be </w:t>
      </w:r>
      <w:r w:rsidR="000C134E">
        <w:t>given</w:t>
      </w:r>
      <w:r w:rsidRPr="00FC02CD" w:rsidR="000C134E">
        <w:t xml:space="preserve"> </w:t>
      </w:r>
      <w:r w:rsidR="00634BBD">
        <w:t>$20</w:t>
      </w:r>
      <w:r w:rsidR="00FF4685">
        <w:t xml:space="preserve"> visa gift card</w:t>
      </w:r>
      <w:r w:rsidR="00634BBD">
        <w:t xml:space="preserve"> </w:t>
      </w:r>
      <w:r w:rsidR="000C134E">
        <w:t>as a token of appreciation</w:t>
      </w:r>
      <w:r w:rsidRPr="00FC02CD" w:rsidR="00FC02CD">
        <w:t xml:space="preserve">. </w:t>
      </w:r>
      <w:r w:rsidR="001A5DF3">
        <w:t xml:space="preserve">The token of appreciation </w:t>
      </w:r>
      <w:r w:rsidRPr="00FC02CD" w:rsidR="00FC02CD">
        <w:t xml:space="preserve">will be provided to survey respondents who complete the survey. </w:t>
      </w:r>
      <w:r w:rsidR="00FF4685">
        <w:t>The</w:t>
      </w:r>
      <w:r w:rsidRPr="00FC02CD" w:rsidR="00FC02CD">
        <w:t xml:space="preserve"> Visa gift card will be sent electronically or mailed via the postal system based on the participant’s choice.</w:t>
      </w:r>
    </w:p>
    <w:p w:rsidR="00354F99" w:rsidP="004301B4" w14:paraId="189EF64F" w14:textId="5D177B93">
      <w:pPr>
        <w:pStyle w:val="BodyText0"/>
      </w:pPr>
      <w:r w:rsidRPr="00354F99">
        <w:t>Organizations that assist with passive recruitment will be offered a token of appreciation in recognition of their time. Organizations who post flyers or send out information about the survey via email or social media will be sent a Visa gift card worth up to $50, depending on project budget. All organizations will receive the same amount.  The gift card will be sent electronically or mailed via the postal system based on the organization’s preference.</w:t>
      </w:r>
    </w:p>
    <w:p w:rsidR="001A4207" w:rsidRPr="00CE7EE2" w:rsidP="004301B4" w14:paraId="3CC09E0D" w14:textId="524A3558">
      <w:pPr>
        <w:pStyle w:val="BodyText0"/>
      </w:pPr>
      <w:r w:rsidRPr="00CE7EE2">
        <w:t xml:space="preserve">The </w:t>
      </w:r>
      <w:r w:rsidR="00637FEF">
        <w:t>tokens of appreciation</w:t>
      </w:r>
      <w:r w:rsidRPr="00CE7EE2">
        <w:t xml:space="preserve"> are intended to encourage </w:t>
      </w:r>
      <w:r w:rsidR="00637FEF">
        <w:t>participation</w:t>
      </w:r>
      <w:r w:rsidRPr="00CE7EE2">
        <w:t xml:space="preserve"> and convey appreciation for contributing to this important study and are </w:t>
      </w:r>
      <w:r w:rsidR="00FF6EBC">
        <w:t>comparable</w:t>
      </w:r>
      <w:r w:rsidRPr="00CE7EE2">
        <w:t xml:space="preserve"> to </w:t>
      </w:r>
      <w:r w:rsidR="007C1471">
        <w:t xml:space="preserve">tokens </w:t>
      </w:r>
      <w:r w:rsidRPr="00CE7EE2">
        <w:t xml:space="preserve">offered for most surveys of this type. </w:t>
      </w:r>
      <w:r w:rsidR="005E42BE">
        <w:t xml:space="preserve">A similar CDC study </w:t>
      </w:r>
      <w:r w:rsidR="0068212A">
        <w:t xml:space="preserve">also </w:t>
      </w:r>
      <w:r w:rsidR="005E42BE">
        <w:t>provided $20 tokens of appreciation to interview parti</w:t>
      </w:r>
      <w:r w:rsidR="009C06CC">
        <w:t>cipants.</w:t>
      </w:r>
      <w:r w:rsidR="00494D45">
        <w:fldChar w:fldCharType="begin">
          <w:fldData xml:space="preserve">PEVuZE5vdGU+PENpdGU+PEF1dGhvcj5Kb25lczwvQXV0aG9yPjxZZWFyPjIwMjA8L1llYXI+PFJl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</w:fldData>
        </w:fldChar>
      </w:r>
      <w:r w:rsidR="00494D45">
        <w:instrText xml:space="preserve"> ADDIN EN.CITE </w:instrText>
      </w:r>
      <w:r w:rsidR="00494D45">
        <w:fldChar w:fldCharType="begin">
          <w:fldData xml:space="preserve">PEVuZE5vdGU+PENpdGU+PEF1dGhvcj5Kb25lczwvQXV0aG9yPjxZZWFyPjIwMjA8L1llYXI+PFJl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</w:fldData>
        </w:fldChar>
      </w:r>
      <w:r w:rsidR="00494D45">
        <w:instrText xml:space="preserve"> ADDIN EN.CITE.DATA </w:instrText>
      </w:r>
      <w:r w:rsidR="00494D45">
        <w:fldChar w:fldCharType="separate"/>
      </w:r>
      <w:r w:rsidR="00494D45">
        <w:fldChar w:fldCharType="end"/>
      </w:r>
      <w:r w:rsidR="00494D45">
        <w:fldChar w:fldCharType="separate"/>
      </w:r>
      <w:r w:rsidRPr="00494D45" w:rsidR="00494D45">
        <w:rPr>
          <w:noProof/>
          <w:vertAlign w:val="superscript"/>
        </w:rPr>
        <w:t>19</w:t>
      </w:r>
      <w:r w:rsidR="00494D45">
        <w:fldChar w:fldCharType="end"/>
      </w:r>
      <w:r w:rsidR="009C06CC">
        <w:t xml:space="preserve"> </w:t>
      </w:r>
      <w:r w:rsidRPr="00CE7EE2" w:rsidR="00FF6EBC">
        <w:t xml:space="preserve">Studies suggest that this </w:t>
      </w:r>
      <w:r w:rsidR="007C1471">
        <w:t>token</w:t>
      </w:r>
      <w:r w:rsidRPr="00CE7EE2" w:rsidR="00FF6EBC">
        <w:t xml:space="preserve"> approach increase</w:t>
      </w:r>
      <w:r w:rsidR="00D70853">
        <w:t>s</w:t>
      </w:r>
      <w:r w:rsidRPr="00CE7EE2" w:rsidR="00FF6EBC">
        <w:t xml:space="preserve"> response rates and reduce</w:t>
      </w:r>
      <w:r w:rsidR="00D70853">
        <w:t>s</w:t>
      </w:r>
      <w:r w:rsidRPr="00CE7EE2" w:rsidR="00FF6EBC">
        <w:t xml:space="preserve"> costs.</w:t>
      </w:r>
      <w:r w:rsidRPr="00CE7EE2">
        <w:t xml:space="preserve"> Numerous empirical studies have shown that </w:t>
      </w:r>
      <w:r w:rsidR="00566449">
        <w:t>tokens</w:t>
      </w:r>
      <w:r w:rsidRPr="00CE7EE2" w:rsidR="00566449">
        <w:t xml:space="preserve"> </w:t>
      </w:r>
      <w:r w:rsidRPr="00CE7EE2">
        <w:t xml:space="preserve">can significantly increase response rates in cross-sectional surveys </w:t>
      </w:r>
      <w:r w:rsidR="00F05B69">
        <w:fldChar w:fldCharType="begin"/>
      </w:r>
      <w:r w:rsidR="00494D45">
        <w:instrText xml:space="preserve"> ADDIN EN.CITE &lt;EndNote&gt;&lt;Cite&gt;&lt;Author&gt;Abreu&lt;/Author&gt;&lt;Year&gt;1999&lt;/Year&gt;&lt;RecNum&gt;20&lt;/RecNum&gt;&lt;DisplayText&gt;&lt;style face="superscript"&gt;20&lt;/style&gt;&lt;/DisplayText&gt;&lt;record&gt;&lt;rec-number&gt;20&lt;/rec-number&gt;&lt;foreign-keys&gt;&lt;key app="EN" db-id="fszerep2af0zdkefp5yp2eec55r2xfzsewaw" timestamp="1649353486"&gt;20&lt;/key&gt;&lt;/foreign-keys&gt;&lt;ref-type name="Conference Proceedings"&gt;10&lt;/ref-type&gt;&lt;contributors&gt;&lt;authors&gt;&lt;author&gt;Abreu, D.A.&lt;/author&gt;&lt;author&gt;Winters, F.&lt;/author&gt;&lt;/authors&gt;&lt;/contributors&gt;&lt;titles&gt;&lt;title&gt;Using monetary incentives to reduce attrition in the survey of income and program participation&lt;/title&gt;&lt;/titles&gt;&lt;dates&gt;&lt;year&gt;1999&lt;/year&gt;&lt;/dates&gt;&lt;publisher&gt;Proceedings of the Survey Research Methods Section of the American Statistical Association&lt;/publisher&gt;&lt;urls&gt;&lt;/urls&gt;&lt;/record&gt;&lt;/Cite&gt;&lt;/EndNote&gt;</w:instrText>
      </w:r>
      <w:r w:rsidR="00F05B69">
        <w:fldChar w:fldCharType="separate"/>
      </w:r>
      <w:r w:rsidRPr="00494D45" w:rsidR="00494D45">
        <w:rPr>
          <w:noProof/>
          <w:vertAlign w:val="superscript"/>
        </w:rPr>
        <w:t>20</w:t>
      </w:r>
      <w:r w:rsidR="00F05B69">
        <w:fldChar w:fldCharType="end"/>
      </w:r>
      <w:r w:rsidRPr="00E330CE" w:rsidR="00E330CE">
        <w:rPr>
          <w:vertAlign w:val="superscript"/>
        </w:rPr>
        <w:t>,</w:t>
      </w:r>
      <w:r w:rsidR="00F05B69">
        <w:fldChar w:fldCharType="begin"/>
      </w:r>
      <w:r w:rsidR="00494D45">
        <w:instrText xml:space="preserve"> ADDIN EN.CITE &lt;EndNote&gt;&lt;Cite&gt;&lt;Author&gt;Shettle&lt;/Author&gt;&lt;Year&gt;1999&lt;/Year&gt;&lt;RecNum&gt;21&lt;/RecNum&gt;&lt;DisplayText&gt;&lt;style face="superscript"&gt;21&lt;/style&gt;&lt;/DisplayText&gt;&lt;record&gt;&lt;rec-number&gt;21&lt;/rec-number&gt;&lt;foreign-keys&gt;&lt;key app="EN" db-id="fszerep2af0zdkefp5yp2eec55r2xfzsewaw" timestamp="1649353692"&gt;21&lt;/key&gt;&lt;/foreign-keys&gt;&lt;ref-type name="Journal Article"&gt;17&lt;/ref-type&gt;&lt;contributors&gt;&lt;authors&gt;&lt;author&gt;Shettle, C.&lt;/author&gt;&lt;author&gt;Mooney, G.&lt;/author&gt;&lt;/authors&gt;&lt;/contributors&gt;&lt;titles&gt;&lt;title&gt;Monetary incentives in U.S. government surveys&lt;/title&gt;&lt;secondary-title&gt;Journal of Official Statistics&lt;/secondary-title&gt;&lt;/titles&gt;&lt;periodical&gt;&lt;full-title&gt;Journal of Official Statistics&lt;/full-title&gt;&lt;/periodical&gt;&lt;pages&gt;231-250&lt;/pages&gt;&lt;volume&gt;15&lt;/volume&gt;&lt;dates&gt;&lt;year&gt;1999&lt;/year&gt;&lt;/dates&gt;&lt;urls&gt;&lt;/urls&gt;&lt;/record&gt;&lt;/Cite&gt;&lt;/EndNote&gt;</w:instrText>
      </w:r>
      <w:r w:rsidR="00F05B69">
        <w:fldChar w:fldCharType="separate"/>
      </w:r>
      <w:r w:rsidRPr="00494D45" w:rsidR="00494D45">
        <w:rPr>
          <w:noProof/>
          <w:vertAlign w:val="superscript"/>
        </w:rPr>
        <w:t>21</w:t>
      </w:r>
      <w:r w:rsidR="00F05B69">
        <w:fldChar w:fldCharType="end"/>
      </w:r>
      <w:r w:rsidRPr="00CE7EE2">
        <w:t xml:space="preserve">. </w:t>
      </w:r>
      <w:r w:rsidR="00C0709F">
        <w:t xml:space="preserve">HIV prevention research </w:t>
      </w:r>
      <w:r w:rsidR="00C93A37">
        <w:t xml:space="preserve">studies </w:t>
      </w:r>
      <w:r w:rsidR="00137D69">
        <w:t xml:space="preserve">that recruit similar populations to ours have shown </w:t>
      </w:r>
      <w:r w:rsidR="000E024A">
        <w:t xml:space="preserve">that </w:t>
      </w:r>
      <w:r w:rsidR="00566449">
        <w:t xml:space="preserve">tokens </w:t>
      </w:r>
      <w:r w:rsidR="000E024A">
        <w:t>improve completion of online surveys</w:t>
      </w:r>
      <w:r w:rsidR="00566449">
        <w:t>.</w:t>
      </w:r>
      <w:r w:rsidR="00BC28CB">
        <w:t xml:space="preserve"> </w:t>
      </w:r>
      <w:r w:rsidR="005F411E">
        <w:t xml:space="preserve">Hall </w:t>
      </w:r>
      <w:r w:rsidR="000E024A">
        <w:t>and colleagues</w:t>
      </w:r>
      <w:r w:rsidR="005F411E">
        <w:t xml:space="preserve"> </w:t>
      </w:r>
      <w:r w:rsidR="001074D0">
        <w:t xml:space="preserve">found that </w:t>
      </w:r>
      <w:r w:rsidR="00566449">
        <w:t xml:space="preserve">tokens </w:t>
      </w:r>
      <w:r w:rsidR="001074D0">
        <w:t xml:space="preserve">improved online survey completion </w:t>
      </w:r>
      <w:r w:rsidR="00720FB8">
        <w:t>for behavioral HIV prevention research among MSM.</w:t>
      </w:r>
      <w:r w:rsidR="00494D45">
        <w:fldChar w:fldCharType="begin">
          <w:fldData xml:space="preserve">PEVuZE5vdGU+PENpdGU+PEF1dGhvcj5IYWxsPC9BdXRob3I+PFllYXI+MjAxOTwvWWVhcj48UmVj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=
</w:fldData>
        </w:fldChar>
      </w:r>
      <w:r w:rsidR="00494D45">
        <w:instrText xml:space="preserve"> ADDIN EN.CITE </w:instrText>
      </w:r>
      <w:r w:rsidR="00494D45">
        <w:fldChar w:fldCharType="begin">
          <w:fldData xml:space="preserve">PEVuZE5vdGU+PENpdGU+PEF1dGhvcj5IYWxsPC9BdXRob3I+PFllYXI+MjAxOTwvWWVhcj48UmVj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=
</w:fldData>
        </w:fldChar>
      </w:r>
      <w:r w:rsidR="00494D45">
        <w:instrText xml:space="preserve"> ADDIN EN.CITE.DATA </w:instrText>
      </w:r>
      <w:r w:rsidR="00494D45">
        <w:fldChar w:fldCharType="separate"/>
      </w:r>
      <w:r w:rsidR="00494D45">
        <w:fldChar w:fldCharType="end"/>
      </w:r>
      <w:r w:rsidR="00494D45">
        <w:fldChar w:fldCharType="separate"/>
      </w:r>
      <w:r w:rsidRPr="00494D45" w:rsidR="00494D45">
        <w:rPr>
          <w:noProof/>
          <w:vertAlign w:val="superscript"/>
        </w:rPr>
        <w:t>22</w:t>
      </w:r>
      <w:r w:rsidR="00494D45">
        <w:fldChar w:fldCharType="end"/>
      </w:r>
      <w:r w:rsidR="00720FB8">
        <w:t xml:space="preserve"> </w:t>
      </w:r>
      <w:r w:rsidR="009A2633">
        <w:t>MSM</w:t>
      </w:r>
      <w:r w:rsidR="000976CF">
        <w:t xml:space="preserve"> participants</w:t>
      </w:r>
      <w:r w:rsidR="009A2633">
        <w:t xml:space="preserve"> were more likely to complete a</w:t>
      </w:r>
      <w:r w:rsidR="003256F5">
        <w:t xml:space="preserve"> 15-minute</w:t>
      </w:r>
      <w:r w:rsidR="009A2633">
        <w:t xml:space="preserve"> online HIV survey when they were given a $20 Amazon gift card </w:t>
      </w:r>
      <w:r w:rsidR="003256F5">
        <w:t xml:space="preserve">in comparison to those who were not </w:t>
      </w:r>
      <w:r w:rsidR="0035222A">
        <w:t>provided a token</w:t>
      </w:r>
      <w:r w:rsidR="0037392C">
        <w:t>.</w:t>
      </w:r>
      <w:r w:rsidR="00690A9B">
        <w:t xml:space="preserve"> </w:t>
      </w:r>
      <w:r w:rsidR="000B6FB3">
        <w:t>Khosropour</w:t>
      </w:r>
      <w:r w:rsidR="000B6FB3">
        <w:t xml:space="preserve"> and Sullivan found that </w:t>
      </w:r>
      <w:r w:rsidR="001C356B">
        <w:t xml:space="preserve">MSM who were offered </w:t>
      </w:r>
      <w:r w:rsidR="0035222A">
        <w:t>a token of appreciate</w:t>
      </w:r>
      <w:r w:rsidR="001C356B">
        <w:t xml:space="preserve"> had increased </w:t>
      </w:r>
      <w:r w:rsidR="000F46E3">
        <w:t>likelihood</w:t>
      </w:r>
      <w:r w:rsidR="001C356B">
        <w:t xml:space="preserve"> of participating in a follow-up </w:t>
      </w:r>
      <w:r w:rsidR="006070A7">
        <w:t>internet survey</w:t>
      </w:r>
      <w:r w:rsidR="00C973C7">
        <w:t xml:space="preserve"> examining HIV behavioral risk factors.</w:t>
      </w:r>
      <w:r w:rsidR="00494D45">
        <w:fldChar w:fldCharType="begin">
          <w:fldData xml:space="preserve">PEVuZE5vdGU+PENpdGU+PEF1dGhvcj5LaG9zcm9wb3VyPC9BdXRob3I+PFllYXI+MjAxMTwvWWVh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</w:fldData>
        </w:fldChar>
      </w:r>
      <w:r w:rsidR="00494D45">
        <w:instrText xml:space="preserve"> ADDIN EN.CITE </w:instrText>
      </w:r>
      <w:r w:rsidR="00494D45">
        <w:fldChar w:fldCharType="begin">
          <w:fldData xml:space="preserve">PEVuZE5vdGU+PENpdGU+PEF1dGhvcj5LaG9zcm9wb3VyPC9BdXRob3I+PFllYXI+MjAxMTwvWWVh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</w:fldData>
        </w:fldChar>
      </w:r>
      <w:r w:rsidR="00494D45">
        <w:instrText xml:space="preserve"> ADDIN EN.CITE.DATA </w:instrText>
      </w:r>
      <w:r w:rsidR="00494D45">
        <w:fldChar w:fldCharType="separate"/>
      </w:r>
      <w:r w:rsidR="00494D45">
        <w:fldChar w:fldCharType="end"/>
      </w:r>
      <w:r w:rsidR="00494D45">
        <w:fldChar w:fldCharType="separate"/>
      </w:r>
      <w:r w:rsidRPr="00494D45" w:rsidR="00494D45">
        <w:rPr>
          <w:noProof/>
          <w:vertAlign w:val="superscript"/>
        </w:rPr>
        <w:t>23</w:t>
      </w:r>
      <w:r w:rsidR="00494D45">
        <w:fldChar w:fldCharType="end"/>
      </w:r>
    </w:p>
    <w:p w:rsidR="00CD77C3" w:rsidRPr="00CE7EE2" w:rsidP="00371AE9" w14:paraId="14608AD5" w14:textId="77D713ED">
      <w:pPr>
        <w:pStyle w:val="Heading2"/>
        <w:ind w:left="720" w:hanging="720"/>
      </w:pPr>
      <w:bookmarkStart w:id="40" w:name="_Toc107928480"/>
      <w:bookmarkStart w:id="41" w:name="_Toc107928852"/>
      <w:bookmarkStart w:id="42" w:name="_Toc107930131"/>
      <w:r>
        <w:t>10.</w:t>
      </w:r>
      <w:r>
        <w:tab/>
      </w:r>
      <w:r w:rsidR="00371AE9">
        <w:t>Protection of the Privacy and Confidentiality of Information Provided</w:t>
      </w:r>
      <w:r w:rsidRPr="00CE7EE2" w:rsidR="00EB7538">
        <w:t xml:space="preserve"> </w:t>
      </w:r>
      <w:r w:rsidR="00371AE9">
        <w:t>by</w:t>
      </w:r>
      <w:r w:rsidRPr="00CE7EE2" w:rsidR="00EB7538">
        <w:t xml:space="preserve"> Respondents</w:t>
      </w:r>
      <w:bookmarkEnd w:id="40"/>
      <w:bookmarkEnd w:id="41"/>
      <w:bookmarkEnd w:id="42"/>
    </w:p>
    <w:p w:rsidR="009940E6" w:rsidP="008A085A" w14:paraId="680E54A3" w14:textId="20BC5732">
      <w:pPr>
        <w:pStyle w:val="BodyText0"/>
      </w:pPr>
      <w:r w:rsidRPr="00CB63B3">
        <w:t xml:space="preserve">The Privacy Officer for CDC / ATSDR has assessed this package for applicability of 5 U.S.C. § 552a and has determined that </w:t>
      </w:r>
      <w:r w:rsidRPr="00E4234F" w:rsidR="00E4234F">
        <w:t>the Privacy Act does apply</w:t>
      </w:r>
      <w:r w:rsidR="00EA27EA">
        <w:t>.</w:t>
      </w:r>
      <w:r w:rsidR="008A085A">
        <w:t xml:space="preserve"> </w:t>
      </w:r>
      <w:r>
        <w:t xml:space="preserve">The </w:t>
      </w:r>
      <w:r w:rsidR="003D3983">
        <w:t>CDC</w:t>
      </w:r>
      <w:r>
        <w:t xml:space="preserve"> Privacy Offic</w:t>
      </w:r>
      <w:r w:rsidR="0080551E">
        <w:t>e reviewed and approved</w:t>
      </w:r>
      <w:r w:rsidR="001D18AE">
        <w:t xml:space="preserve"> the Privacy Impact Assessment (PIA)</w:t>
      </w:r>
      <w:r w:rsidR="005372E2">
        <w:t xml:space="preserve"> form</w:t>
      </w:r>
      <w:r w:rsidR="00497F22">
        <w:t xml:space="preserve"> (</w:t>
      </w:r>
      <w:r w:rsidRPr="00E210F5" w:rsidR="00497F22">
        <w:rPr>
          <w:b/>
          <w:bCs/>
        </w:rPr>
        <w:t>Attachment 10</w:t>
      </w:r>
      <w:r w:rsidR="00497F22">
        <w:t>)</w:t>
      </w:r>
      <w:r w:rsidR="00CB0CF5">
        <w:t>.</w:t>
      </w:r>
    </w:p>
    <w:p w:rsidR="009940E6" w:rsidRPr="00E46EA2" w:rsidP="004819B9" w14:paraId="0256932C" w14:textId="77777777">
      <w:pPr>
        <w:pStyle w:val="Heading3"/>
      </w:pPr>
      <w:r w:rsidRPr="00E46EA2">
        <w:t>PII Collection</w:t>
      </w:r>
    </w:p>
    <w:p w:rsidR="00B10060" w:rsidRPr="00E46EA2" w:rsidP="004301B4" w14:paraId="4E58A892" w14:textId="7219DB4A">
      <w:pPr>
        <w:pStyle w:val="BodyText0"/>
      </w:pPr>
      <w:r w:rsidRPr="00E46EA2">
        <w:t xml:space="preserve">As part of this study, RTI International, the contractor acting on behalf of </w:t>
      </w:r>
      <w:r w:rsidR="003D3983">
        <w:t>CDC</w:t>
      </w:r>
      <w:r w:rsidRPr="00E46EA2">
        <w:t xml:space="preserve">, is collecting and maintaining personally identifiable information (PII) about participants who </w:t>
      </w:r>
      <w:r w:rsidR="00EA267F">
        <w:t xml:space="preserve">provide informed consent for two purposes: </w:t>
      </w:r>
      <w:r w:rsidR="00135A9E">
        <w:t xml:space="preserve">to distribute </w:t>
      </w:r>
      <w:r w:rsidR="00DF32A2">
        <w:t>the unique survey link (via email or SMS) to participants who are</w:t>
      </w:r>
      <w:r w:rsidR="0004729E">
        <w:t xml:space="preserve"> eligible and selected to participate, and to distribute incentives to those who complete the online survey</w:t>
      </w:r>
      <w:r w:rsidRPr="00E46EA2">
        <w:t xml:space="preserve">. </w:t>
      </w:r>
      <w:r w:rsidRPr="00177C52" w:rsidR="0095566F">
        <w:t xml:space="preserve">As part of the </w:t>
      </w:r>
      <w:r w:rsidR="00ED4AC7">
        <w:t>informed</w:t>
      </w:r>
      <w:r w:rsidRPr="00177C52" w:rsidR="0095566F">
        <w:t xml:space="preserve"> </w:t>
      </w:r>
      <w:r w:rsidR="0095566F">
        <w:t>consent</w:t>
      </w:r>
      <w:r w:rsidRPr="00177C52" w:rsidR="0095566F">
        <w:t>, participants are asked to provide</w:t>
      </w:r>
      <w:r w:rsidRPr="0F7D57B2" w:rsidR="0095566F">
        <w:rPr>
          <w:kern w:val="32"/>
          <w:sz w:val="22"/>
          <w:szCs w:val="22"/>
        </w:rPr>
        <w:t xml:space="preserve"> </w:t>
      </w:r>
      <w:r w:rsidRPr="00177C52" w:rsidR="0095566F">
        <w:t xml:space="preserve">the following PII: first and last name, </w:t>
      </w:r>
      <w:r w:rsidR="00604A95">
        <w:t xml:space="preserve">email address or phone number to receive the link to the online survey, and email address or </w:t>
      </w:r>
      <w:r w:rsidRPr="00177C52" w:rsidR="0095566F">
        <w:t>mailing address</w:t>
      </w:r>
      <w:r w:rsidRPr="00177C52" w:rsidR="00604A95">
        <w:t xml:space="preserve"> </w:t>
      </w:r>
      <w:r w:rsidR="00E94ADA">
        <w:t>t</w:t>
      </w:r>
      <w:r w:rsidR="002C511F">
        <w:t xml:space="preserve">o receive </w:t>
      </w:r>
      <w:r w:rsidR="00604A95">
        <w:t xml:space="preserve">the incentive as either </w:t>
      </w:r>
      <w:r w:rsidR="002C511F">
        <w:t xml:space="preserve">a </w:t>
      </w:r>
      <w:r w:rsidRPr="00E46EA2" w:rsidR="002C511F">
        <w:t xml:space="preserve">virtual </w:t>
      </w:r>
      <w:r w:rsidRPr="00516FFB" w:rsidR="002C511F">
        <w:t xml:space="preserve">gift card </w:t>
      </w:r>
      <w:r w:rsidR="00604A95">
        <w:t>or physical gift card</w:t>
      </w:r>
      <w:r w:rsidRPr="00E46EA2" w:rsidR="002C511F">
        <w:t>.</w:t>
      </w:r>
      <w:r w:rsidR="002C511F">
        <w:t xml:space="preserve"> </w:t>
      </w:r>
      <w:r w:rsidR="000C6494">
        <w:t xml:space="preserve">On the </w:t>
      </w:r>
      <w:r w:rsidRPr="00E46EA2" w:rsidR="001D01AE">
        <w:t xml:space="preserve">screener </w:t>
      </w:r>
      <w:r w:rsidR="000C6494">
        <w:t xml:space="preserve">survey, </w:t>
      </w:r>
      <w:r w:rsidR="00235A15">
        <w:t>participants</w:t>
      </w:r>
      <w:r w:rsidRPr="00E46EA2" w:rsidR="001D01AE">
        <w:t xml:space="preserve"> are asked to provide information on their gender, race/ethnicity, HIV status,</w:t>
      </w:r>
      <w:r w:rsidR="00A95293">
        <w:t xml:space="preserve"> </w:t>
      </w:r>
      <w:r w:rsidRPr="00E46EA2" w:rsidR="001D01AE">
        <w:t>and age</w:t>
      </w:r>
      <w:r w:rsidRPr="00E46EA2">
        <w:t xml:space="preserve"> (to determine eligibility</w:t>
      </w:r>
      <w:r w:rsidRPr="00E46EA2" w:rsidR="007256B2">
        <w:t>);</w:t>
      </w:r>
      <w:r w:rsidR="007256B2">
        <w:t xml:space="preserve"> </w:t>
      </w:r>
      <w:r w:rsidRPr="00E46EA2" w:rsidR="007256B2">
        <w:t>thoughts</w:t>
      </w:r>
      <w:r w:rsidR="00C733CB">
        <w:t xml:space="preserve"> </w:t>
      </w:r>
      <w:r w:rsidR="0054123A">
        <w:t>and actions regarding</w:t>
      </w:r>
      <w:r w:rsidR="00C733CB">
        <w:t xml:space="preserve"> </w:t>
      </w:r>
      <w:r w:rsidR="00A470B5">
        <w:t>HI</w:t>
      </w:r>
      <w:r w:rsidR="00C733CB">
        <w:t>V prevention</w:t>
      </w:r>
      <w:r w:rsidRPr="00E46EA2" w:rsidR="001D01AE">
        <w:t xml:space="preserve">; </w:t>
      </w:r>
      <w:r w:rsidRPr="00C733CB" w:rsidR="00C733CB">
        <w:t>sexual and drug use behaviors</w:t>
      </w:r>
      <w:r w:rsidR="00B529FF">
        <w:t>; and</w:t>
      </w:r>
      <w:r w:rsidRPr="00B529FF" w:rsidR="00B529FF">
        <w:t xml:space="preserve"> </w:t>
      </w:r>
      <w:r w:rsidR="00B529FF">
        <w:t xml:space="preserve">interest in using </w:t>
      </w:r>
      <w:r w:rsidRPr="00B529FF" w:rsidR="007256B2">
        <w:t>PrEP</w:t>
      </w:r>
      <w:r w:rsidR="005D65F8">
        <w:t>.</w:t>
      </w:r>
      <w:r w:rsidRPr="00E46EA2" w:rsidR="001D01AE">
        <w:t xml:space="preserve"> </w:t>
      </w:r>
      <w:r w:rsidRPr="00E46EA2" w:rsidR="00DC3F4E">
        <w:t xml:space="preserve">The </w:t>
      </w:r>
      <w:r w:rsidR="005D65F8">
        <w:t xml:space="preserve">main </w:t>
      </w:r>
      <w:r w:rsidR="00231A9C">
        <w:t>online survey does not collect any PII</w:t>
      </w:r>
      <w:r w:rsidR="0095566F">
        <w:t xml:space="preserve">; however, the </w:t>
      </w:r>
      <w:r w:rsidRPr="00E46EA2" w:rsidR="00DC3F4E">
        <w:t>following non-PII is</w:t>
      </w:r>
      <w:r w:rsidR="004459B7">
        <w:t xml:space="preserve"> </w:t>
      </w:r>
      <w:r w:rsidRPr="00E46EA2" w:rsidR="00DC3F4E">
        <w:t xml:space="preserve">collected from </w:t>
      </w:r>
      <w:r w:rsidR="00C25E0A">
        <w:t>participants</w:t>
      </w:r>
      <w:r w:rsidRPr="00E46EA2" w:rsidR="00DC3F4E">
        <w:t xml:space="preserve">: education level, </w:t>
      </w:r>
      <w:r w:rsidR="002B00F5">
        <w:t xml:space="preserve">employment status, </w:t>
      </w:r>
      <w:r w:rsidR="00E11B53">
        <w:t xml:space="preserve">insurance status, marital status, </w:t>
      </w:r>
      <w:r w:rsidRPr="00E46EA2" w:rsidR="00DC3F4E">
        <w:t>gender, race/ethnicity, zip code</w:t>
      </w:r>
      <w:r w:rsidR="00F56645">
        <w:t>,</w:t>
      </w:r>
      <w:r w:rsidRPr="00F56645" w:rsidR="00F56645">
        <w:t xml:space="preserve"> </w:t>
      </w:r>
      <w:r w:rsidR="00C404E6">
        <w:t xml:space="preserve">HIV prevention behavior, </w:t>
      </w:r>
      <w:r w:rsidR="004D7CA3">
        <w:t xml:space="preserve">experience with HIV prevention products, source for obtaining HIV prevention products, </w:t>
      </w:r>
      <w:r w:rsidR="00821D80">
        <w:t xml:space="preserve">type and cost of HIV prevention products, </w:t>
      </w:r>
      <w:r w:rsidRPr="00F56645" w:rsidR="00F56645">
        <w:t>thoughts and actions regarding HIV prevention</w:t>
      </w:r>
      <w:r w:rsidR="00F56645">
        <w:t>,</w:t>
      </w:r>
      <w:r w:rsidRPr="00F56645" w:rsidR="00F56645">
        <w:t xml:space="preserve"> sexual and drug use behaviors</w:t>
      </w:r>
      <w:r w:rsidR="00F56645">
        <w:t>,</w:t>
      </w:r>
      <w:r w:rsidRPr="00F56645" w:rsidR="00F56645">
        <w:t xml:space="preserve"> and interest in using </w:t>
      </w:r>
      <w:r w:rsidRPr="00F56645" w:rsidR="007256B2">
        <w:t>PrEP</w:t>
      </w:r>
      <w:r w:rsidR="00575992">
        <w:t>.</w:t>
      </w:r>
      <w:r w:rsidRPr="00E46EA2" w:rsidR="00DC3F4E">
        <w:t xml:space="preserve">  </w:t>
      </w:r>
    </w:p>
    <w:p w:rsidR="009940E6" w:rsidP="004301B4" w14:paraId="70095A1B" w14:textId="50B4138E">
      <w:pPr>
        <w:pStyle w:val="BodyText0"/>
      </w:pPr>
      <w:r w:rsidRPr="00847C9E">
        <w:t xml:space="preserve">No personally identifiable data will be shared with the </w:t>
      </w:r>
      <w:r w:rsidRPr="00847C9E" w:rsidR="007256B2">
        <w:t>CDC,</w:t>
      </w:r>
      <w:r w:rsidR="00F57C08">
        <w:t xml:space="preserve"> </w:t>
      </w:r>
      <w:r w:rsidRPr="00847C9E">
        <w:t>any technical reports or publications</w:t>
      </w:r>
      <w:r w:rsidR="00F57C08">
        <w:t xml:space="preserve"> will only include</w:t>
      </w:r>
      <w:r w:rsidRPr="00847C9E" w:rsidR="00F57C08">
        <w:t xml:space="preserve"> </w:t>
      </w:r>
      <w:r w:rsidRPr="00847C9E">
        <w:t>aggregate respondent data.</w:t>
      </w:r>
      <w:r w:rsidR="002B1847">
        <w:t xml:space="preserve"> </w:t>
      </w:r>
      <w:r w:rsidR="00AC08F6">
        <w:t>The</w:t>
      </w:r>
      <w:r w:rsidR="002B1847">
        <w:t xml:space="preserve"> fully de-identified dataset </w:t>
      </w:r>
      <w:r w:rsidRPr="009451B7" w:rsidR="009451B7">
        <w:t xml:space="preserve">will be stored by the National Archives and Records Administration (NARA). </w:t>
      </w:r>
      <w:r w:rsidRPr="00AC08F6" w:rsidR="00AC08F6">
        <w:t xml:space="preserve">Prior to release, the investigators will consult with the CDC Informatics team to conduct a re-identification risk analysis to determine whether data can be publicly released without restriction. If necessary, we will apply statistical limitation techniques to prevent re-identification, such as suppressing small cell counts, generalizing geographic areas, grouping variables, top or bottom coding, or blurring data. If these techniques are not sufficient or would compromise the value of the dataset, CDC will release the dataset under a data sharing structure that would make it accessible only to </w:t>
      </w:r>
      <w:r w:rsidRPr="00AC08F6" w:rsidR="00AC08F6">
        <w:t>particular parties</w:t>
      </w:r>
      <w:r w:rsidRPr="00AC08F6" w:rsidR="00AC08F6">
        <w:t xml:space="preserve"> under a special data-use agreement with CDC.</w:t>
      </w:r>
      <w:r w:rsidR="007A2A04">
        <w:t xml:space="preserve"> </w:t>
      </w:r>
      <w:r w:rsidRPr="00847C9E">
        <w:t>Therefore, there is no impact of this study on individual respondents’ privacy.</w:t>
      </w:r>
    </w:p>
    <w:p w:rsidR="009940E6" w:rsidRPr="00E46EA2" w:rsidP="004301B4" w14:paraId="31D2BBD7" w14:textId="77777777">
      <w:pPr>
        <w:pStyle w:val="Heading3"/>
      </w:pPr>
      <w:bookmarkStart w:id="43" w:name="_Toc100241566"/>
      <w:bookmarkStart w:id="44" w:name="_Toc107928481"/>
      <w:r w:rsidRPr="00E46EA2">
        <w:t xml:space="preserve">Data </w:t>
      </w:r>
      <w:r w:rsidRPr="004301B4">
        <w:t>Minimization</w:t>
      </w:r>
      <w:bookmarkEnd w:id="43"/>
      <w:bookmarkEnd w:id="44"/>
    </w:p>
    <w:p w:rsidR="009940E6" w:rsidP="004301B4" w14:paraId="3A43B06E" w14:textId="79615E34">
      <w:pPr>
        <w:pStyle w:val="BodyText0"/>
      </w:pPr>
      <w:r w:rsidRPr="00E46EA2">
        <w:t xml:space="preserve">The PII collected for this study is limited to the minimum necessary to achieve the authorized purpose and produce a valid study.  </w:t>
      </w:r>
    </w:p>
    <w:p w:rsidR="007732A5" w:rsidRPr="00F406E9" w:rsidP="006B3429" w14:paraId="53F48445" w14:textId="03D8E4FA">
      <w:pPr>
        <w:pStyle w:val="Heading3"/>
      </w:pPr>
      <w:bookmarkStart w:id="45" w:name="_Toc100241567"/>
      <w:bookmarkStart w:id="46" w:name="_Toc107928482"/>
      <w:r w:rsidRPr="00F406E9">
        <w:t>Data Management</w:t>
      </w:r>
      <w:r w:rsidR="00D53A62">
        <w:t xml:space="preserve"> and Security</w:t>
      </w:r>
      <w:bookmarkEnd w:id="45"/>
      <w:bookmarkEnd w:id="46"/>
    </w:p>
    <w:p w:rsidR="00F406E9" w:rsidRPr="00F406E9" w:rsidP="004301B4" w14:paraId="0F85BD12" w14:textId="77777777">
      <w:pPr>
        <w:pStyle w:val="BodyText0"/>
      </w:pPr>
      <w:r w:rsidRPr="00F406E9">
        <w:t>Study data will include the information collected on the online informed consent form, online screening form, and online main survey form.  The RTI study team will verify that all data captured from the online surveys (including informed consent) have been recorded correctly by thoroughly checking the programmed survey instruments. In addition, test scripts will be run on the online survey instruments to ensure that test data match the data recorded using the online survey instrument. These data-quality steps will be conducted before administering the online survey instruments and collecting any data.</w:t>
      </w:r>
    </w:p>
    <w:p w:rsidR="00F406E9" w:rsidP="004301B4" w14:paraId="18B31F6D" w14:textId="164F5621">
      <w:pPr>
        <w:pStyle w:val="BodyText0"/>
      </w:pPr>
      <w:r w:rsidRPr="00F406E9">
        <w:t>To protect our client’s data, RTI imple</w:t>
      </w:r>
      <w:r w:rsidRPr="00F406E9">
        <w:softHyphen/>
        <w:t xml:space="preserve">ments National Institute of Standards and Technology (NIST) 800-53 controls within our Federal Information Processing Standards (FIPS)-Moderate Network and maintains compliance with the Federal Information Security Modernization Act (FISMA). </w:t>
      </w:r>
      <w:r w:rsidRPr="00F406E9" w:rsidR="00A12201">
        <w:t xml:space="preserve">We will use </w:t>
      </w:r>
      <w:r w:rsidRPr="00F406E9" w:rsidR="00A12201">
        <w:t>Voxco</w:t>
      </w:r>
      <w:r w:rsidRPr="00F406E9" w:rsidR="00A12201">
        <w:t xml:space="preserve"> Online software installed on secure servers in our FIPS Moderate network to ensure secure data collection. All survey data will be identified by a participant identification number (PTID) and stored on secure, password-protected servers where only RTI study team members working on the project will have access to the files. Personal identifying information (PII) collected for distributing survey invitations and incentives will be stored at the same security level but separately from questionnaire </w:t>
      </w:r>
      <w:r w:rsidRPr="00F406E9" w:rsidR="007256B2">
        <w:t>responses and</w:t>
      </w:r>
      <w:r w:rsidRPr="00F406E9" w:rsidR="00A12201">
        <w:t xml:space="preserve"> will only be accessible to the Programming </w:t>
      </w:r>
      <w:r w:rsidRPr="00F406E9" w:rsidR="00A12201">
        <w:t xml:space="preserve">and Data Management Team.  This PII will be destroyed by the end of the </w:t>
      </w:r>
      <w:r w:rsidRPr="00F406E9" w:rsidR="00A12201">
        <w:t>contract, as soon as</w:t>
      </w:r>
      <w:r w:rsidRPr="00F406E9" w:rsidR="00A12201">
        <w:t xml:space="preserve"> it is no longer needed for study procedures. The datasets provided to the analysis team will be deidentified and will be structured to have one row for each respondent including all the information collected in the survey.</w:t>
      </w:r>
    </w:p>
    <w:p w:rsidR="00F406E9" w:rsidP="004301B4" w14:paraId="2AC961CE" w14:textId="07AAF5E6">
      <w:pPr>
        <w:pStyle w:val="BodyText0"/>
      </w:pPr>
      <w:r w:rsidRPr="00F406E9">
        <w:t>RTI will permit study-related monitoring, audits (including quality assurance audits), IRB/IEC review, and regulatory inspection(s), providing direct access to source data/documents.</w:t>
      </w:r>
    </w:p>
    <w:p w:rsidR="00F406E9" w:rsidRPr="00F406E9" w:rsidP="004301B4" w14:paraId="0AB9E113" w14:textId="77777777">
      <w:pPr>
        <w:pStyle w:val="BodyText0"/>
      </w:pPr>
      <w:r w:rsidRPr="00F406E9">
        <w:t>At the end of the contract, RTI will transfer a deidentified study dataset and documentation to CDC via Secure Data Network (SDN), which requires use of a 128-bit encryption digital certificate for authentication. All PII will be removed, including study PTIDs that could be linked back to identifying information. The Programming and Data Management Task Leader, along with the Data Security Officer will produce all datasets, and the Data Quality and Delivery Quality Control Specialist and the PD will review them. We will conduct a test data export to provide the opportunity for feedback on the formatting of data and to ensure future successful transfers. Subsequently, there will be one final transfer of data and documentation.</w:t>
      </w:r>
    </w:p>
    <w:p w:rsidR="009940E6" w:rsidRPr="00E46EA2" w:rsidP="006B3429" w14:paraId="66832A99" w14:textId="77777777">
      <w:pPr>
        <w:pStyle w:val="Heading3"/>
      </w:pPr>
      <w:bookmarkStart w:id="47" w:name="_Toc100241568"/>
      <w:bookmarkStart w:id="48" w:name="_Toc107928483"/>
      <w:r w:rsidRPr="00E46EA2">
        <w:t>Notice and Transparency</w:t>
      </w:r>
      <w:bookmarkEnd w:id="47"/>
      <w:bookmarkEnd w:id="48"/>
    </w:p>
    <w:p w:rsidR="008F4015" w:rsidP="008F4015" w14:paraId="1C3E9F67" w14:textId="69611D0C">
      <w:pPr>
        <w:pStyle w:val="BodyText0"/>
      </w:pPr>
      <w:r w:rsidRPr="00E46EA2">
        <w:t>All</w:t>
      </w:r>
      <w:r w:rsidRPr="00E46EA2" w:rsidR="006739DA">
        <w:t xml:space="preserve"> participants</w:t>
      </w:r>
      <w:r w:rsidRPr="00E46EA2">
        <w:t xml:space="preserve"> are provided notice regarding the collection and use of the information they</w:t>
      </w:r>
      <w:r w:rsidRPr="00E46EA2" w:rsidR="006739DA">
        <w:t xml:space="preserve"> provide. </w:t>
      </w:r>
      <w:r w:rsidRPr="006B6699" w:rsidR="006B6699">
        <w:t xml:space="preserve">The mechanism that will be used for notice or consent is called Consent </w:t>
      </w:r>
      <w:r w:rsidR="00692A3C">
        <w:t>to Participate Form</w:t>
      </w:r>
      <w:r w:rsidRPr="006B6699" w:rsidR="006B6699">
        <w:t xml:space="preserve"> (</w:t>
      </w:r>
      <w:r w:rsidR="00237D42">
        <w:t xml:space="preserve">see </w:t>
      </w:r>
      <w:r w:rsidRPr="00E210F5" w:rsidR="006B6699">
        <w:rPr>
          <w:b/>
          <w:bCs/>
        </w:rPr>
        <w:t>Attachment</w:t>
      </w:r>
      <w:r w:rsidRPr="00E210F5" w:rsidR="000F393C">
        <w:rPr>
          <w:b/>
          <w:bCs/>
        </w:rPr>
        <w:t>s</w:t>
      </w:r>
      <w:r w:rsidRPr="00E210F5" w:rsidR="006B6699">
        <w:rPr>
          <w:b/>
          <w:bCs/>
        </w:rPr>
        <w:t xml:space="preserve"> </w:t>
      </w:r>
      <w:r w:rsidRPr="00E210F5" w:rsidR="0037422C">
        <w:rPr>
          <w:b/>
          <w:bCs/>
        </w:rPr>
        <w:t>5 &amp; 6</w:t>
      </w:r>
      <w:r w:rsidRPr="006B6699" w:rsidR="006B6699">
        <w:t xml:space="preserve">) and will apprise respondents that participation is voluntary and that they need not answer any question that makes them feel uncomfortable or that they simply do not wish to answer. </w:t>
      </w:r>
      <w:r>
        <w:t>Specifically, w</w:t>
      </w:r>
      <w:r w:rsidRPr="00ED273C">
        <w:t>hen respondents access the survey, they must read and acknowledge</w:t>
      </w:r>
      <w:r>
        <w:t xml:space="preserve"> an informed consent form</w:t>
      </w:r>
      <w:r w:rsidRPr="00ED273C">
        <w:t xml:space="preserve"> that explain</w:t>
      </w:r>
      <w:r>
        <w:t>s</w:t>
      </w:r>
      <w:r w:rsidRPr="00ED273C">
        <w:t xml:space="preserve"> the study and their rights as a respondent providing information. The</w:t>
      </w:r>
      <w:r>
        <w:t xml:space="preserve"> informed consent form</w:t>
      </w:r>
      <w:r w:rsidRPr="00ED273C">
        <w:t xml:space="preserve"> notes that </w:t>
      </w:r>
    </w:p>
    <w:p w:rsidR="008F4015" w:rsidRPr="008F4A03" w:rsidP="008F4015" w14:paraId="2975F3AF" w14:textId="77777777">
      <w:pPr>
        <w:pStyle w:val="BodyText0"/>
        <w:ind w:left="1440"/>
        <w:rPr>
          <w:i/>
          <w:iCs/>
        </w:rPr>
      </w:pPr>
      <w:r w:rsidRPr="008F4A03">
        <w:rPr>
          <w:i/>
          <w:iCs/>
        </w:rPr>
        <w:t>"Many precautions have been taken to protect your information. We have procedures in place to limit who can connect you/your name to your answers. We will remove your name and any other information that could directly identify you from your survey responses. We will replace this information with a code number. We will create a master list linking your code number to your name. We will keep this list separate from your survey responses in a secure location. Only a few research staff from RTI International who are working on this study will know your name and your code number. If findings from this study are presented at scientific meetings or published, your name will not be used.</w:t>
      </w:r>
    </w:p>
    <w:p w:rsidR="008F4015" w:rsidP="008F4015" w14:paraId="2D123C12" w14:textId="77777777">
      <w:pPr>
        <w:pStyle w:val="BodyText0"/>
        <w:ind w:left="1440"/>
      </w:pPr>
      <w:r w:rsidRPr="008F4A03">
        <w:rPr>
          <w:i/>
          <w:iCs/>
        </w:rPr>
        <w:t>This study has a Certificate of Confidentiality from the CDC. Unless you say it is okay, researchers cannot release information that may identify you for a legal action, a lawsuit, or as evidence. This protection applies to requests from federal, state, or local civil, criminal, administrative, legislative, or other proceedings”</w:t>
      </w:r>
    </w:p>
    <w:p w:rsidR="008F4015" w:rsidP="008F4015" w14:paraId="2B304E69" w14:textId="2F973A8F">
      <w:pPr>
        <w:pStyle w:val="BodyText0"/>
      </w:pPr>
      <w:r w:rsidRPr="00E75D2E">
        <w:t>To affirm that consent is obtained, participants will be asked to check one of two boxes</w:t>
      </w:r>
      <w:r>
        <w:t xml:space="preserve"> in the electronic survey</w:t>
      </w:r>
      <w:r w:rsidRPr="00E75D2E">
        <w:t xml:space="preserve">, to indicate whether they agree to participate in the study or do not participate in the study.  </w:t>
      </w:r>
    </w:p>
    <w:p w:rsidR="009940E6" w:rsidP="008F4015" w14:paraId="51062020" w14:textId="64FE8903">
      <w:pPr>
        <w:pStyle w:val="BodyText0"/>
      </w:pPr>
      <w:r w:rsidRPr="00494C9F">
        <w:t>Participation in this study is completely voluntary. The respondent may choose not to take part in the study or leave the study at any time without any consequences.</w:t>
      </w:r>
      <w:r w:rsidR="007218AA">
        <w:t xml:space="preserve"> </w:t>
      </w:r>
      <w:r w:rsidRPr="006B6699" w:rsidR="006B6699">
        <w:t xml:space="preserve">The voluntary nature of the information collection is described in the introductory section of the </w:t>
      </w:r>
      <w:r w:rsidR="006570EC">
        <w:t>c</w:t>
      </w:r>
      <w:r w:rsidR="0080548A">
        <w:t xml:space="preserve">onsent to </w:t>
      </w:r>
      <w:r w:rsidR="006570EC">
        <w:t>p</w:t>
      </w:r>
      <w:r w:rsidR="0080548A">
        <w:t>articipate form (</w:t>
      </w:r>
      <w:r w:rsidRPr="00E210F5" w:rsidR="0080548A">
        <w:rPr>
          <w:b/>
          <w:bCs/>
        </w:rPr>
        <w:t>Attachment</w:t>
      </w:r>
      <w:r w:rsidRPr="00E210F5" w:rsidR="00237D42">
        <w:rPr>
          <w:b/>
          <w:bCs/>
        </w:rPr>
        <w:t>s 5 &amp; 6</w:t>
      </w:r>
      <w:r w:rsidR="0080548A">
        <w:t xml:space="preserve">) and the </w:t>
      </w:r>
      <w:r w:rsidRPr="006B6699" w:rsidR="006B6699">
        <w:t>s</w:t>
      </w:r>
      <w:r w:rsidR="00B93698">
        <w:t>urvey</w:t>
      </w:r>
      <w:r w:rsidRPr="006B6699" w:rsidR="006B6699">
        <w:t xml:space="preserve"> (</w:t>
      </w:r>
      <w:r w:rsidRPr="00E210F5" w:rsidR="006B6699">
        <w:rPr>
          <w:b/>
          <w:bCs/>
        </w:rPr>
        <w:t>Attachment</w:t>
      </w:r>
      <w:r w:rsidRPr="00E210F5" w:rsidR="00237D42">
        <w:rPr>
          <w:b/>
          <w:bCs/>
        </w:rPr>
        <w:t>s</w:t>
      </w:r>
      <w:r w:rsidRPr="00E210F5" w:rsidR="006B6699">
        <w:rPr>
          <w:b/>
          <w:bCs/>
        </w:rPr>
        <w:t xml:space="preserve"> </w:t>
      </w:r>
      <w:r w:rsidRPr="00E210F5" w:rsidR="00AC140E">
        <w:rPr>
          <w:b/>
          <w:bCs/>
        </w:rPr>
        <w:t xml:space="preserve">7 </w:t>
      </w:r>
      <w:r w:rsidRPr="00E210F5" w:rsidR="00F7073E">
        <w:rPr>
          <w:b/>
          <w:bCs/>
        </w:rPr>
        <w:t>&amp;</w:t>
      </w:r>
      <w:r w:rsidRPr="00E210F5" w:rsidR="00AC140E">
        <w:rPr>
          <w:b/>
          <w:bCs/>
        </w:rPr>
        <w:t xml:space="preserve"> 8</w:t>
      </w:r>
      <w:r w:rsidRPr="006B6699" w:rsidR="006B6699">
        <w:t>)</w:t>
      </w:r>
      <w:r w:rsidR="00FD508C">
        <w:t>.</w:t>
      </w:r>
    </w:p>
    <w:p w:rsidR="009B50CF" w:rsidP="004301B4" w14:paraId="4FD373A0" w14:textId="77777777">
      <w:pPr>
        <w:pStyle w:val="BodyText0"/>
      </w:pPr>
    </w:p>
    <w:p w:rsidR="00FD508C" w:rsidRPr="00E46EA2" w:rsidP="004301B4" w14:paraId="6C348DC2" w14:textId="60252830">
      <w:pPr>
        <w:pStyle w:val="BodyText0"/>
      </w:pPr>
      <w:r w:rsidRPr="00FD508C">
        <w:t xml:space="preserve">Although unlikely, there is also a potential risk of disclosure of individuals’ responses. Many efforts will be made to protect the information, but absolute confidentiality cannot be guaranteed.  At the start of the screening form and the main survey, participants will be reminded that the survey questions cover sensitive topics and advised to complete the survey in a location where no one else can see their responses. We will also recommend that they use headphones to listen to the video content, if possible.  </w:t>
      </w:r>
    </w:p>
    <w:p w:rsidR="009940E6" w:rsidRPr="00E46EA2" w:rsidP="004301B4" w14:paraId="534F2EA4" w14:textId="77777777">
      <w:pPr>
        <w:pStyle w:val="Heading3"/>
      </w:pPr>
      <w:bookmarkStart w:id="49" w:name="_Toc100241569"/>
      <w:bookmarkStart w:id="50" w:name="_Toc107928484"/>
      <w:bookmarkStart w:id="51" w:name="_Hlk508956935"/>
      <w:r w:rsidRPr="00E46EA2">
        <w:t>Third-Party Accountability</w:t>
      </w:r>
      <w:bookmarkEnd w:id="49"/>
      <w:bookmarkEnd w:id="50"/>
    </w:p>
    <w:p w:rsidR="009940E6" w:rsidRPr="00E46EA2" w:rsidP="004301B4" w14:paraId="35E4F2F7" w14:textId="61E4B251">
      <w:pPr>
        <w:pStyle w:val="BodyText0"/>
      </w:pPr>
      <w:r w:rsidRPr="00E46EA2">
        <w:t xml:space="preserve">RTI is held accountable for complying with privacy and security procedures (including reporting data breaches) by its contract with </w:t>
      </w:r>
      <w:r w:rsidR="00B73A12">
        <w:t>CDC</w:t>
      </w:r>
      <w:r w:rsidRPr="00E46EA2">
        <w:t xml:space="preserve">, which requires that RTI complies with 45 CFR part 46 and with the </w:t>
      </w:r>
      <w:r w:rsidRPr="00E46EA2" w:rsidR="00771D72">
        <w:t>c</w:t>
      </w:r>
      <w:r w:rsidRPr="00E46EA2">
        <w:t xml:space="preserve">ontractor’s current Federal-wide Assurance (FWA) on file with the Office for Human Research Protections (OHRP), Department of Health and Human Services. </w:t>
      </w:r>
      <w:r w:rsidRPr="00E46EA2" w:rsidR="00771D72">
        <w:t>RTI</w:t>
      </w:r>
      <w:r w:rsidRPr="00E46EA2">
        <w:t xml:space="preserve"> agrees to provide certification that the Institutional Review Board has reviewed and approved the procedures which involve human subjects in accordance with 45 CFR part 46 and the Assurance of Compliance. RTI also has an established protocol in place for privacy breaches that includes the Project Director notifying RTI’s IRB and </w:t>
      </w:r>
      <w:r w:rsidR="00024EFE">
        <w:t>CDC</w:t>
      </w:r>
      <w:r w:rsidRPr="00E46EA2">
        <w:t xml:space="preserve">. In addition, RTI has an Incident Response and Breach Notification Plan in place that activates first responders when an incident occurs, </w:t>
      </w:r>
      <w:r w:rsidRPr="00E46EA2">
        <w:t>and,</w:t>
      </w:r>
      <w:r w:rsidRPr="00E46EA2">
        <w:t xml:space="preserve"> as required by law, a breach notification policy with respect to protected health information. RTI subcontractors are accountable via contract terms for all data that it handles, uses, </w:t>
      </w:r>
      <w:r w:rsidRPr="00E46EA2">
        <w:t>shares</w:t>
      </w:r>
      <w:r w:rsidRPr="00E46EA2">
        <w:t xml:space="preserve"> and maintains as part of this survey.  </w:t>
      </w:r>
    </w:p>
    <w:p w:rsidR="004C6979" w:rsidRPr="005050E7" w:rsidP="006B3429" w14:paraId="20937BA0" w14:textId="0E68E13B">
      <w:pPr>
        <w:pStyle w:val="Heading2"/>
      </w:pPr>
      <w:bookmarkStart w:id="52" w:name="_Toc107928485"/>
      <w:bookmarkStart w:id="53" w:name="_Toc107928853"/>
      <w:bookmarkStart w:id="54" w:name="_Toc107930132"/>
      <w:bookmarkEnd w:id="51"/>
      <w:r>
        <w:t>11.</w:t>
      </w:r>
      <w:r>
        <w:tab/>
      </w:r>
      <w:r w:rsidRPr="00B541E6" w:rsidR="00B541E6">
        <w:t xml:space="preserve">Institutional Review Board (IRB) and </w:t>
      </w:r>
      <w:r w:rsidRPr="005050E7" w:rsidR="00DA4596">
        <w:t>Ju</w:t>
      </w:r>
      <w:r w:rsidRPr="005050E7" w:rsidR="00EB7538">
        <w:t>stification for Sensitive Questions</w:t>
      </w:r>
      <w:bookmarkEnd w:id="52"/>
      <w:bookmarkEnd w:id="53"/>
      <w:bookmarkEnd w:id="54"/>
    </w:p>
    <w:p w:rsidR="00D2486E" w:rsidP="004301B4" w14:paraId="03B0101E" w14:textId="3E311FCB">
      <w:pPr>
        <w:pStyle w:val="Heading3"/>
      </w:pPr>
      <w:r>
        <w:t>IRB Approval</w:t>
      </w:r>
    </w:p>
    <w:p w:rsidR="00506CF6" w:rsidP="004301B4" w14:paraId="27480D18" w14:textId="76B7C93D">
      <w:pPr>
        <w:pStyle w:val="BodyText0"/>
      </w:pPr>
      <w:r w:rsidRPr="00506CF6">
        <w:t xml:space="preserve">All procedures have been developed in accordance with federal, state, and local guidelines to ensure that the rights and privacy of participants are protected and maintained. The authorized Institutional Review Board (IRB) of RTI International reviewed and approved all instruments, informed consent materials, and data collection and management procedures (see RTI IRB approval notice in </w:t>
      </w:r>
      <w:r w:rsidRPr="00E210F5">
        <w:rPr>
          <w:b/>
          <w:bCs/>
        </w:rPr>
        <w:t xml:space="preserve">Attachment </w:t>
      </w:r>
      <w:r w:rsidRPr="00E210F5" w:rsidR="00AC140E">
        <w:rPr>
          <w:b/>
          <w:bCs/>
        </w:rPr>
        <w:t>9</w:t>
      </w:r>
      <w:r w:rsidRPr="00506CF6">
        <w:t xml:space="preserve">).  </w:t>
      </w:r>
    </w:p>
    <w:p w:rsidR="00D2486E" w:rsidP="004301B4" w14:paraId="6F81E59D" w14:textId="2E783F00">
      <w:pPr>
        <w:pStyle w:val="Heading3"/>
      </w:pPr>
      <w:r>
        <w:t>Sensitive Questions</w:t>
      </w:r>
    </w:p>
    <w:p w:rsidR="00DA4596" w:rsidRPr="00CE7EE2" w:rsidP="004301B4" w14:paraId="54FA71A8" w14:textId="736B1E9A">
      <w:pPr>
        <w:pStyle w:val="BodyText0"/>
      </w:pPr>
      <w:r>
        <w:t>I</w:t>
      </w:r>
      <w:r w:rsidRPr="00CE7EE2">
        <w:t xml:space="preserve">t </w:t>
      </w:r>
      <w:r w:rsidR="00497BF3">
        <w:t>is</w:t>
      </w:r>
      <w:r w:rsidRPr="00CE7EE2">
        <w:t xml:space="preserve"> necessary to ask some questions that </w:t>
      </w:r>
      <w:r>
        <w:t>participants</w:t>
      </w:r>
      <w:r w:rsidR="00642E08">
        <w:t xml:space="preserve"> </w:t>
      </w:r>
      <w:r w:rsidRPr="00CE7EE2">
        <w:t xml:space="preserve">may consider sensitive to </w:t>
      </w:r>
      <w:r w:rsidRPr="008652C6" w:rsidR="008652C6">
        <w:t>is to understand preferences for long-acting pre-exposure prophylaxis (LA-PrEP) products for HIV prevention among potential users and providers</w:t>
      </w:r>
      <w:r w:rsidRPr="00CE7EE2">
        <w:t>. These questions are essential to the objectives of this information collection.</w:t>
      </w:r>
      <w:r w:rsidR="004E1808">
        <w:t xml:space="preserve"> </w:t>
      </w:r>
      <w:r w:rsidRPr="00CE7EE2">
        <w:t xml:space="preserve">Questions concerning </w:t>
      </w:r>
      <w:r w:rsidRPr="005B7B8F" w:rsidR="005B7B8F">
        <w:t>sexual and drug use behaviors</w:t>
      </w:r>
      <w:r w:rsidR="0012781D">
        <w:t xml:space="preserve"> </w:t>
      </w:r>
      <w:r w:rsidR="00E732D4">
        <w:t>that determine</w:t>
      </w:r>
      <w:r w:rsidR="0012781D">
        <w:t xml:space="preserve"> </w:t>
      </w:r>
      <w:r w:rsidR="00E732D4">
        <w:t>risk of HIV acquisition</w:t>
      </w:r>
      <w:r w:rsidR="0075518B">
        <w:t xml:space="preserve">, </w:t>
      </w:r>
      <w:r w:rsidR="002D5965">
        <w:t xml:space="preserve">HIV prevention </w:t>
      </w:r>
      <w:r w:rsidRPr="002D5965" w:rsidR="002D5965">
        <w:t xml:space="preserve">product characteristics and other service delivery factors that may facilitate or hinder future uptake of these </w:t>
      </w:r>
      <w:r w:rsidRPr="002D5965" w:rsidR="002D5965">
        <w:t>products</w:t>
      </w:r>
      <w:r w:rsidRPr="00CE7EE2">
        <w:t xml:space="preserve"> and some demographic information, such as race, ethnicity, and income, could be considered sensitive</w:t>
      </w:r>
      <w:r w:rsidR="00642E08">
        <w:t xml:space="preserve"> as well.</w:t>
      </w:r>
      <w:r w:rsidRPr="00CE7EE2">
        <w:t xml:space="preserve"> To address concerns about </w:t>
      </w:r>
      <w:r w:rsidR="00642E08">
        <w:t xml:space="preserve">potential </w:t>
      </w:r>
      <w:r w:rsidRPr="00CE7EE2">
        <w:t xml:space="preserve">inadvertent disclosure of sensitive information, respondents </w:t>
      </w:r>
      <w:r w:rsidR="00497BF3">
        <w:t>are</w:t>
      </w:r>
      <w:r w:rsidRPr="00CE7EE2">
        <w:t xml:space="preserve"> fully informed of the applicable privacy safeguards. The </w:t>
      </w:r>
      <w:r w:rsidR="006570EC">
        <w:t>screener and the c</w:t>
      </w:r>
      <w:r w:rsidRPr="006A5B7D" w:rsidR="006A5B7D">
        <w:t xml:space="preserve">onsent to </w:t>
      </w:r>
      <w:r w:rsidR="006570EC">
        <w:t>p</w:t>
      </w:r>
      <w:r w:rsidRPr="006A5B7D" w:rsidR="006A5B7D">
        <w:t xml:space="preserve">articipate form </w:t>
      </w:r>
      <w:r w:rsidR="00FC5919">
        <w:t>(</w:t>
      </w:r>
      <w:r w:rsidRPr="00E210F5" w:rsidR="00FC5919">
        <w:rPr>
          <w:b/>
          <w:bCs/>
        </w:rPr>
        <w:t>Attachment</w:t>
      </w:r>
      <w:r w:rsidRPr="00E210F5" w:rsidR="006A6434">
        <w:rPr>
          <w:b/>
          <w:bCs/>
        </w:rPr>
        <w:t>s 5 &amp; 6</w:t>
      </w:r>
      <w:r w:rsidR="006A5B7D">
        <w:t xml:space="preserve">) </w:t>
      </w:r>
      <w:r w:rsidR="00642E08">
        <w:t>informs participants</w:t>
      </w:r>
      <w:r w:rsidRPr="00CE7EE2">
        <w:t xml:space="preserve"> that </w:t>
      </w:r>
      <w:r w:rsidR="00642E08">
        <w:t>potentially sensitive questions</w:t>
      </w:r>
      <w:r w:rsidRPr="00CE7EE2">
        <w:t xml:space="preserve"> will be </w:t>
      </w:r>
      <w:r w:rsidR="00642E08">
        <w:t>asked in</w:t>
      </w:r>
      <w:r w:rsidRPr="00CE7EE2">
        <w:t xml:space="preserve"> the survey. Th</w:t>
      </w:r>
      <w:r w:rsidR="00642E08">
        <w:t xml:space="preserve">e </w:t>
      </w:r>
      <w:r w:rsidR="001135EA">
        <w:t>research</w:t>
      </w:r>
      <w:r w:rsidR="00642E08">
        <w:t xml:space="preserve"> employs several</w:t>
      </w:r>
      <w:r w:rsidRPr="00CE7EE2">
        <w:t xml:space="preserve"> procedures </w:t>
      </w:r>
      <w:r w:rsidR="00497BF3">
        <w:t>to</w:t>
      </w:r>
      <w:r w:rsidRPr="00CE7EE2">
        <w:t xml:space="preserve"> minimize potential negative reactions to </w:t>
      </w:r>
      <w:r w:rsidR="00497BF3">
        <w:t>potentially sensitive</w:t>
      </w:r>
      <w:r w:rsidRPr="00CE7EE2">
        <w:t xml:space="preserve"> questions, including the following:</w:t>
      </w:r>
    </w:p>
    <w:p w:rsidR="00DA4596" w:rsidRPr="00CE7EE2" w:rsidP="004819B9" w14:paraId="08F52F11" w14:textId="4B452281">
      <w:pPr>
        <w:pStyle w:val="bullets"/>
      </w:pPr>
      <w:r w:rsidRPr="00CE7EE2">
        <w:t xml:space="preserve">Respondents </w:t>
      </w:r>
      <w:r w:rsidR="00642E08">
        <w:t>are</w:t>
      </w:r>
      <w:r w:rsidRPr="00CE7EE2">
        <w:t xml:space="preserve"> informed that they </w:t>
      </w:r>
      <w:r w:rsidR="00642E08">
        <w:t>can skip</w:t>
      </w:r>
      <w:r w:rsidRPr="00CE7EE2">
        <w:t xml:space="preserve"> any question that makes them uncomfortable or that they do not wish to answer.</w:t>
      </w:r>
    </w:p>
    <w:p w:rsidR="00DA4596" w:rsidRPr="00CE7EE2" w:rsidP="004819B9" w14:paraId="411B6396" w14:textId="36498C99">
      <w:pPr>
        <w:pStyle w:val="bullets"/>
      </w:pPr>
      <w:r w:rsidRPr="00CE7EE2">
        <w:t>Web surveys are self-administered and maximize respondent privacy without the need to verbalize responses.</w:t>
      </w:r>
    </w:p>
    <w:p w:rsidR="00DA4596" w:rsidP="004819B9" w14:paraId="52C8451D" w14:textId="2030139A">
      <w:pPr>
        <w:pStyle w:val="bullets"/>
        <w:spacing w:after="240"/>
      </w:pPr>
      <w:r w:rsidRPr="00CE7EE2">
        <w:t xml:space="preserve">Participants </w:t>
      </w:r>
      <w:r w:rsidR="00642E08">
        <w:t>are</w:t>
      </w:r>
      <w:r w:rsidRPr="00CE7EE2">
        <w:t xml:space="preserve"> provided with a toll-free phone number to </w:t>
      </w:r>
      <w:r w:rsidR="00642E08">
        <w:t>call</w:t>
      </w:r>
      <w:r w:rsidRPr="00CE7EE2">
        <w:t xml:space="preserve"> RTI</w:t>
      </w:r>
      <w:r w:rsidR="00642E08">
        <w:t>’s</w:t>
      </w:r>
      <w:r w:rsidRPr="00CE7EE2">
        <w:t xml:space="preserve"> IRB Office </w:t>
      </w:r>
      <w:r w:rsidR="00642E08">
        <w:t>if</w:t>
      </w:r>
      <w:r w:rsidRPr="00CE7EE2">
        <w:t xml:space="preserve"> they have a question or concern about </w:t>
      </w:r>
      <w:r w:rsidR="00642E08">
        <w:t>a</w:t>
      </w:r>
      <w:r w:rsidRPr="00CE7EE2">
        <w:t xml:space="preserve"> sensitive issue.</w:t>
      </w:r>
    </w:p>
    <w:p w:rsidR="00460E60" w:rsidRPr="00CE7EE2" w:rsidP="004301B4" w14:paraId="70421B6E" w14:textId="6341309B">
      <w:pPr>
        <w:pStyle w:val="BodyText0"/>
      </w:pPr>
      <w:r w:rsidRPr="00307467">
        <w:t>Finally, as with all information collected, these data will be presented with all identifiers removed. This safeguard encourages candid responses to questions that may be considered sensitive by a portion of respondents.</w:t>
      </w:r>
    </w:p>
    <w:p w:rsidR="004C6979" w:rsidRPr="00CE7EE2" w:rsidP="004819B9" w14:paraId="33232E78" w14:textId="2EFEC948">
      <w:pPr>
        <w:pStyle w:val="Heading2"/>
        <w:keepNext/>
      </w:pPr>
      <w:bookmarkStart w:id="55" w:name="_Toc107928486"/>
      <w:bookmarkStart w:id="56" w:name="_Toc107928854"/>
      <w:bookmarkStart w:id="57" w:name="_Toc107930133"/>
      <w:r>
        <w:t>12.</w:t>
      </w:r>
      <w:r>
        <w:tab/>
      </w:r>
      <w:r w:rsidRPr="00CE7EE2" w:rsidR="00EB7538">
        <w:t>Estimates of Annualized Burden Hours and Costs</w:t>
      </w:r>
      <w:bookmarkEnd w:id="55"/>
      <w:bookmarkEnd w:id="56"/>
      <w:bookmarkEnd w:id="57"/>
    </w:p>
    <w:p w:rsidR="00C472DE" w:rsidP="004301B4" w14:paraId="130114A0" w14:textId="56F28E90">
      <w:pPr>
        <w:pStyle w:val="Heading3"/>
      </w:pPr>
      <w:bookmarkStart w:id="58" w:name="_Toc100241572"/>
      <w:bookmarkStart w:id="59" w:name="_Toc107928487"/>
      <w:r w:rsidRPr="004301B4">
        <w:t>Annualized</w:t>
      </w:r>
      <w:r w:rsidRPr="00CE7EE2">
        <w:t xml:space="preserve"> Hour Burden Estimate</w:t>
      </w:r>
      <w:bookmarkEnd w:id="58"/>
      <w:bookmarkEnd w:id="59"/>
    </w:p>
    <w:p w:rsidR="00C472DE" w:rsidP="004301B4" w14:paraId="59E10670" w14:textId="28D45EEB">
      <w:pPr>
        <w:pStyle w:val="BodyText0"/>
      </w:pPr>
      <w:r w:rsidRPr="004D37C5">
        <w:t xml:space="preserve">The study sample will be recruited from cities with high numbers of annual HIV diagnoses within the 57 priority jurisdictions identified as part of the Ending the HIV Epidemic (EHE) initiative. Data collection will last approximately six months. Participants will be randomly assigned to a block when they are sent their unique DCE survey link and will only complete the set of choice tasks in that block. Throughout the study, we will closely monitor recruitment and data collection to ensure that screening criteria are being met, key demographic groups are adequately represented, and survey completion rates are acceptable. </w:t>
      </w:r>
    </w:p>
    <w:p w:rsidR="00C472DE" w:rsidP="004301B4" w14:paraId="28C0EFB3" w14:textId="7F6282E7">
      <w:pPr>
        <w:pStyle w:val="BodyText0"/>
      </w:pPr>
      <w:r w:rsidRPr="00556CFF">
        <w:t xml:space="preserve">Participation is voluntary. </w:t>
      </w:r>
      <w:r>
        <w:t>For this study</w:t>
      </w:r>
      <w:r w:rsidR="008A567B">
        <w:t>, w</w:t>
      </w:r>
      <w:r w:rsidR="00990ECE">
        <w:t xml:space="preserve">e intend to screen </w:t>
      </w:r>
      <w:r w:rsidR="0085703B">
        <w:t>8,050 clients (</w:t>
      </w:r>
      <w:r w:rsidRPr="00E210F5" w:rsidR="0085703B">
        <w:rPr>
          <w:b/>
          <w:bCs/>
        </w:rPr>
        <w:t>Attachment 5</w:t>
      </w:r>
      <w:r w:rsidR="0085703B">
        <w:t>) and 1,150 providers (</w:t>
      </w:r>
      <w:r w:rsidRPr="00E210F5" w:rsidR="0085703B">
        <w:rPr>
          <w:b/>
          <w:bCs/>
        </w:rPr>
        <w:t xml:space="preserve">Attachment </w:t>
      </w:r>
      <w:r w:rsidRPr="00E210F5" w:rsidR="008A567B">
        <w:rPr>
          <w:b/>
          <w:bCs/>
        </w:rPr>
        <w:t>6</w:t>
      </w:r>
      <w:r w:rsidR="008A567B">
        <w:t>) and enroll 1,610 clients (</w:t>
      </w:r>
      <w:r w:rsidRPr="00E210F5" w:rsidR="008A567B">
        <w:rPr>
          <w:b/>
          <w:bCs/>
        </w:rPr>
        <w:t>Attachment 7</w:t>
      </w:r>
      <w:r w:rsidR="008A567B">
        <w:t>) and 230 providers (</w:t>
      </w:r>
      <w:r w:rsidRPr="00E210F5" w:rsidR="008A567B">
        <w:rPr>
          <w:b/>
          <w:bCs/>
        </w:rPr>
        <w:t>Attachment 8</w:t>
      </w:r>
      <w:r w:rsidR="008A567B">
        <w:t xml:space="preserve">).  </w:t>
      </w:r>
      <w:r>
        <w:t>W</w:t>
      </w:r>
      <w:r w:rsidRPr="00C9463A">
        <w:t xml:space="preserve">e estimate that </w:t>
      </w:r>
      <w:r>
        <w:t>approximately 15% of enrolled</w:t>
      </w:r>
      <w:r w:rsidRPr="00C9463A">
        <w:t xml:space="preserve"> participants will be removed from the </w:t>
      </w:r>
      <w:r>
        <w:t>analysis</w:t>
      </w:r>
      <w:r w:rsidRPr="00C9463A">
        <w:t xml:space="preserve"> due to fraud or incomplete data</w:t>
      </w:r>
      <w:r>
        <w:t>, resulting in a final analysis sample size of 1,600 participants</w:t>
      </w:r>
      <w:r w:rsidR="00B840D9">
        <w:t xml:space="preserve"> (1400 clients and 200 providers)</w:t>
      </w:r>
      <w:r w:rsidRPr="00C9463A">
        <w:t>.</w:t>
      </w:r>
      <w:r>
        <w:t xml:space="preserve"> </w:t>
      </w:r>
      <w:r w:rsidRPr="00556CFF">
        <w:t xml:space="preserve">At </w:t>
      </w:r>
      <w:r>
        <w:t>25</w:t>
      </w:r>
      <w:r w:rsidRPr="00556CFF">
        <w:t xml:space="preserve"> minutes per survey</w:t>
      </w:r>
      <w:r>
        <w:t xml:space="preserve"> </w:t>
      </w:r>
      <w:r w:rsidR="006C0170">
        <w:t xml:space="preserve">for clients and 20 minutes per survey for providers, </w:t>
      </w:r>
      <w:r>
        <w:t>and 10</w:t>
      </w:r>
      <w:r w:rsidRPr="00556CFF">
        <w:t xml:space="preserve"> minutes </w:t>
      </w:r>
      <w:r>
        <w:t>per combined screener and consent</w:t>
      </w:r>
      <w:r w:rsidRPr="00556CFF">
        <w:t xml:space="preserve">, this would provide us with a total of </w:t>
      </w:r>
      <w:r w:rsidRPr="00E31CA8">
        <w:t>2,</w:t>
      </w:r>
      <w:r w:rsidR="00D23B17">
        <w:t>282</w:t>
      </w:r>
      <w:r w:rsidRPr="00E31CA8" w:rsidR="00D23B17">
        <w:t xml:space="preserve"> </w:t>
      </w:r>
      <w:r w:rsidRPr="00556CFF">
        <w:t>annualized burden hours</w:t>
      </w:r>
      <w:r>
        <w:t>.</w:t>
      </w:r>
    </w:p>
    <w:p w:rsidR="00E44149" w:rsidRPr="00E44149" w:rsidP="004301B4" w14:paraId="711AE550" w14:textId="2413DFBE">
      <w:pPr>
        <w:pStyle w:val="FigureTitle"/>
      </w:pPr>
      <w:r w:rsidRPr="00E44149">
        <w:t xml:space="preserve">Table 1. </w:t>
      </w:r>
      <w:r w:rsidR="004301B4">
        <w:tab/>
      </w:r>
      <w:r w:rsidRPr="00E44149">
        <w:t xml:space="preserve">Estimated Annualized Burden Hours </w:t>
      </w:r>
    </w:p>
    <w:tbl>
      <w:tblPr>
        <w:tblW w:w="9451"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tblPr>
      <w:tblGrid>
        <w:gridCol w:w="1800"/>
        <w:gridCol w:w="1800"/>
        <w:gridCol w:w="1530"/>
        <w:gridCol w:w="1620"/>
        <w:gridCol w:w="1440"/>
        <w:gridCol w:w="1232"/>
        <w:gridCol w:w="29"/>
      </w:tblGrid>
      <w:tr w14:paraId="3783E90C" w14:textId="77777777" w:rsidTr="005A2880">
        <w:tblPrEx>
          <w:tblW w:w="9451"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tblPrEx>
        <w:trPr>
          <w:gridAfter w:val="1"/>
          <w:wAfter w:w="29" w:type="dxa"/>
          <w:trHeight w:val="1150"/>
        </w:trPr>
        <w:tc>
          <w:tcPr>
            <w:tcW w:w="1800" w:type="dxa"/>
            <w:vAlign w:val="bottom"/>
          </w:tcPr>
          <w:p w:rsidR="00C472DE" w:rsidRPr="00F267F2" w:rsidP="004819B9" w14:paraId="19510463" w14:textId="77777777">
            <w:pPr>
              <w:pStyle w:val="TableHeaders"/>
            </w:pPr>
            <w:r w:rsidRPr="00F267F2">
              <w:t>(Type of) Respondents</w:t>
            </w:r>
          </w:p>
        </w:tc>
        <w:tc>
          <w:tcPr>
            <w:tcW w:w="1800" w:type="dxa"/>
            <w:tcMar>
              <w:top w:w="0" w:type="dxa"/>
              <w:left w:w="108" w:type="dxa"/>
              <w:bottom w:w="0" w:type="dxa"/>
              <w:right w:w="108" w:type="dxa"/>
            </w:tcMar>
            <w:vAlign w:val="bottom"/>
          </w:tcPr>
          <w:p w:rsidR="00C472DE" w:rsidRPr="00F267F2" w:rsidP="004819B9" w14:paraId="59EEDF10" w14:textId="77777777">
            <w:pPr>
              <w:pStyle w:val="TableHeaders"/>
              <w:rPr>
                <w:sz w:val="24"/>
                <w:szCs w:val="24"/>
              </w:rPr>
            </w:pPr>
            <w:r w:rsidRPr="00F267F2">
              <w:rPr>
                <w:sz w:val="24"/>
                <w:szCs w:val="24"/>
              </w:rPr>
              <w:t>Form Name</w:t>
            </w:r>
          </w:p>
        </w:tc>
        <w:tc>
          <w:tcPr>
            <w:tcW w:w="1530" w:type="dxa"/>
            <w:tcMar>
              <w:top w:w="0" w:type="dxa"/>
              <w:left w:w="108" w:type="dxa"/>
              <w:bottom w:w="0" w:type="dxa"/>
              <w:right w:w="108" w:type="dxa"/>
            </w:tcMar>
            <w:vAlign w:val="bottom"/>
          </w:tcPr>
          <w:p w:rsidR="00C472DE" w:rsidRPr="00F267F2" w:rsidP="004819B9" w14:paraId="2E243D3A" w14:textId="504A446A">
            <w:pPr>
              <w:pStyle w:val="TableHeaders"/>
              <w:rPr>
                <w:sz w:val="24"/>
                <w:szCs w:val="24"/>
              </w:rPr>
            </w:pPr>
            <w:r w:rsidRPr="00F267F2">
              <w:rPr>
                <w:sz w:val="24"/>
                <w:szCs w:val="24"/>
              </w:rPr>
              <w:t>Number of</w:t>
            </w:r>
            <w:r w:rsidR="004301B4">
              <w:rPr>
                <w:sz w:val="24"/>
                <w:szCs w:val="24"/>
              </w:rPr>
              <w:t xml:space="preserve"> </w:t>
            </w:r>
            <w:r w:rsidRPr="00F267F2">
              <w:rPr>
                <w:sz w:val="24"/>
                <w:szCs w:val="24"/>
              </w:rPr>
              <w:t>Respondents</w:t>
            </w:r>
          </w:p>
        </w:tc>
        <w:tc>
          <w:tcPr>
            <w:tcW w:w="1620" w:type="dxa"/>
            <w:tcMar>
              <w:top w:w="0" w:type="dxa"/>
              <w:left w:w="108" w:type="dxa"/>
              <w:bottom w:w="0" w:type="dxa"/>
              <w:right w:w="108" w:type="dxa"/>
            </w:tcMar>
            <w:vAlign w:val="bottom"/>
            <w:hideMark/>
          </w:tcPr>
          <w:p w:rsidR="00C472DE" w:rsidRPr="00F267F2" w:rsidP="004819B9" w14:paraId="3F4D945D" w14:textId="427895AA">
            <w:pPr>
              <w:pStyle w:val="TableHeaders"/>
              <w:rPr>
                <w:sz w:val="24"/>
                <w:szCs w:val="24"/>
              </w:rPr>
            </w:pPr>
            <w:r w:rsidRPr="00F267F2">
              <w:rPr>
                <w:sz w:val="24"/>
                <w:szCs w:val="24"/>
              </w:rPr>
              <w:t>Number of Responses per</w:t>
            </w:r>
            <w:r w:rsidR="004301B4">
              <w:rPr>
                <w:sz w:val="24"/>
                <w:szCs w:val="24"/>
              </w:rPr>
              <w:t xml:space="preserve"> </w:t>
            </w:r>
            <w:r w:rsidRPr="00F267F2">
              <w:rPr>
                <w:sz w:val="24"/>
                <w:szCs w:val="24"/>
              </w:rPr>
              <w:t>Respondent</w:t>
            </w:r>
          </w:p>
        </w:tc>
        <w:tc>
          <w:tcPr>
            <w:tcW w:w="1440" w:type="dxa"/>
            <w:tcMar>
              <w:top w:w="0" w:type="dxa"/>
              <w:left w:w="108" w:type="dxa"/>
              <w:bottom w:w="0" w:type="dxa"/>
              <w:right w:w="108" w:type="dxa"/>
            </w:tcMar>
            <w:vAlign w:val="bottom"/>
          </w:tcPr>
          <w:p w:rsidR="00C472DE" w:rsidRPr="00F267F2" w:rsidP="004819B9" w14:paraId="55B4AFD8" w14:textId="77777777">
            <w:pPr>
              <w:pStyle w:val="TableHeaders"/>
              <w:rPr>
                <w:sz w:val="24"/>
                <w:szCs w:val="24"/>
              </w:rPr>
            </w:pPr>
            <w:r w:rsidRPr="00F267F2">
              <w:rPr>
                <w:sz w:val="24"/>
                <w:szCs w:val="24"/>
              </w:rPr>
              <w:t>Average Burden per Response (in Hours)</w:t>
            </w:r>
          </w:p>
        </w:tc>
        <w:tc>
          <w:tcPr>
            <w:tcW w:w="1232" w:type="dxa"/>
            <w:tcMar>
              <w:top w:w="0" w:type="dxa"/>
              <w:left w:w="108" w:type="dxa"/>
              <w:bottom w:w="0" w:type="dxa"/>
              <w:right w:w="108" w:type="dxa"/>
            </w:tcMar>
            <w:vAlign w:val="bottom"/>
          </w:tcPr>
          <w:p w:rsidR="00C472DE" w:rsidRPr="00F267F2" w:rsidP="004819B9" w14:paraId="699C9819" w14:textId="77777777">
            <w:pPr>
              <w:pStyle w:val="TableHeaders"/>
              <w:rPr>
                <w:sz w:val="24"/>
                <w:szCs w:val="24"/>
              </w:rPr>
            </w:pPr>
            <w:r w:rsidRPr="00F267F2">
              <w:rPr>
                <w:sz w:val="24"/>
                <w:szCs w:val="24"/>
              </w:rPr>
              <w:t>Total Burden (in Hours)</w:t>
            </w:r>
          </w:p>
        </w:tc>
      </w:tr>
      <w:tr w14:paraId="47894669" w14:textId="77777777" w:rsidTr="005A2880">
        <w:tblPrEx>
          <w:tblW w:w="9451" w:type="dxa"/>
          <w:tblInd w:w="-10" w:type="dxa"/>
          <w:tblLayout w:type="fixed"/>
          <w:tblCellMar>
            <w:left w:w="0" w:type="dxa"/>
            <w:right w:w="0" w:type="dxa"/>
          </w:tblCellMar>
          <w:tblLook w:val="04A0"/>
        </w:tblPrEx>
        <w:trPr>
          <w:gridAfter w:val="1"/>
          <w:wAfter w:w="29" w:type="dxa"/>
        </w:trPr>
        <w:tc>
          <w:tcPr>
            <w:tcW w:w="1800" w:type="dxa"/>
            <w:vMerge w:val="restart"/>
            <w:vAlign w:val="center"/>
          </w:tcPr>
          <w:p w:rsidR="00C472DE" w:rsidRPr="00F267F2" w:rsidP="00F1168F" w14:paraId="5A9055C3" w14:textId="16FE35C6">
            <w:pPr>
              <w:jc w:val="center"/>
            </w:pPr>
            <w:r>
              <w:t xml:space="preserve">Potential LA-PrEP users or </w:t>
            </w:r>
            <w:r w:rsidR="00C037D9">
              <w:t>Clients</w:t>
            </w:r>
          </w:p>
        </w:tc>
        <w:tc>
          <w:tcPr>
            <w:tcW w:w="1800" w:type="dxa"/>
            <w:tcMar>
              <w:top w:w="0" w:type="dxa"/>
              <w:left w:w="108" w:type="dxa"/>
              <w:bottom w:w="0" w:type="dxa"/>
              <w:right w:w="108" w:type="dxa"/>
            </w:tcMar>
            <w:vAlign w:val="bottom"/>
          </w:tcPr>
          <w:p w:rsidR="009F1EF4" w:rsidRPr="00D10C0E" w:rsidP="009F1EF4" w14:paraId="7B9AFAFA" w14:textId="77777777">
            <w:pPr>
              <w:pStyle w:val="Title"/>
              <w:jc w:val="center"/>
              <w:rPr>
                <w:rFonts w:ascii="Times New Roman" w:hAnsi="Times New Roman" w:cs="Times New Roman"/>
                <w:b/>
                <w:bCs/>
                <w:sz w:val="22"/>
                <w:szCs w:val="22"/>
              </w:rPr>
            </w:pPr>
            <w:r w:rsidRPr="00D10C0E">
              <w:rPr>
                <w:rFonts w:ascii="Times New Roman" w:hAnsi="Times New Roman" w:cs="Times New Roman"/>
                <w:b/>
                <w:bCs/>
                <w:sz w:val="22"/>
                <w:szCs w:val="22"/>
              </w:rPr>
              <w:t>Client Screening Survey &amp; Consent Form</w:t>
            </w:r>
          </w:p>
          <w:p w:rsidR="00C472DE" w:rsidRPr="00F267F2" w:rsidP="00FD0DF3" w14:paraId="6E3702F6" w14:textId="63731343">
            <w:pPr>
              <w:jc w:val="center"/>
            </w:pPr>
            <w:r>
              <w:t>(</w:t>
            </w:r>
            <w:r w:rsidRPr="00E210F5" w:rsidR="00144FC8">
              <w:rPr>
                <w:b/>
                <w:bCs/>
              </w:rPr>
              <w:t>Attachment 5</w:t>
            </w:r>
            <w:r w:rsidR="00144FC8">
              <w:t>)</w:t>
            </w:r>
          </w:p>
        </w:tc>
        <w:tc>
          <w:tcPr>
            <w:tcW w:w="1530" w:type="dxa"/>
            <w:tcMar>
              <w:top w:w="0" w:type="dxa"/>
              <w:left w:w="108" w:type="dxa"/>
              <w:bottom w:w="0" w:type="dxa"/>
              <w:right w:w="108" w:type="dxa"/>
            </w:tcMar>
            <w:vAlign w:val="bottom"/>
          </w:tcPr>
          <w:p w:rsidR="00C472DE" w:rsidRPr="00F267F2" w:rsidP="00FD0DF3" w14:paraId="4F799180" w14:textId="1068B430">
            <w:pPr>
              <w:jc w:val="center"/>
            </w:pPr>
            <w:r>
              <w:t>8,050</w:t>
            </w:r>
          </w:p>
        </w:tc>
        <w:tc>
          <w:tcPr>
            <w:tcW w:w="1620" w:type="dxa"/>
            <w:tcMar>
              <w:top w:w="0" w:type="dxa"/>
              <w:left w:w="108" w:type="dxa"/>
              <w:bottom w:w="0" w:type="dxa"/>
              <w:right w:w="108" w:type="dxa"/>
            </w:tcMar>
            <w:vAlign w:val="bottom"/>
            <w:hideMark/>
          </w:tcPr>
          <w:p w:rsidR="00C472DE" w:rsidRPr="00F267F2" w:rsidP="00FD0DF3" w14:paraId="05CFB857" w14:textId="77777777">
            <w:pPr>
              <w:pStyle w:val="bodytextpsg"/>
              <w:jc w:val="center"/>
              <w:rPr>
                <w:rFonts w:ascii="Times New Roman" w:hAnsi="Times New Roman" w:cs="Times New Roman"/>
                <w:sz w:val="24"/>
                <w:szCs w:val="24"/>
              </w:rPr>
            </w:pPr>
            <w:r w:rsidRPr="00F267F2">
              <w:rPr>
                <w:rFonts w:ascii="Times New Roman" w:hAnsi="Times New Roman" w:cs="Times New Roman"/>
                <w:sz w:val="24"/>
                <w:szCs w:val="24"/>
              </w:rPr>
              <w:t>1</w:t>
            </w:r>
          </w:p>
        </w:tc>
        <w:tc>
          <w:tcPr>
            <w:tcW w:w="1440" w:type="dxa"/>
            <w:tcMar>
              <w:top w:w="0" w:type="dxa"/>
              <w:left w:w="108" w:type="dxa"/>
              <w:bottom w:w="0" w:type="dxa"/>
              <w:right w:w="108" w:type="dxa"/>
            </w:tcMar>
            <w:vAlign w:val="bottom"/>
          </w:tcPr>
          <w:p w:rsidR="00C472DE" w:rsidRPr="00F267F2" w:rsidP="00FD0DF3" w14:paraId="0CDF971C" w14:textId="0E88201D">
            <w:pPr>
              <w:jc w:val="center"/>
            </w:pPr>
            <w:r>
              <w:t>10/60</w:t>
            </w:r>
          </w:p>
        </w:tc>
        <w:tc>
          <w:tcPr>
            <w:tcW w:w="1232" w:type="dxa"/>
            <w:tcMar>
              <w:top w:w="0" w:type="dxa"/>
              <w:left w:w="108" w:type="dxa"/>
              <w:bottom w:w="0" w:type="dxa"/>
              <w:right w:w="108" w:type="dxa"/>
            </w:tcMar>
            <w:vAlign w:val="bottom"/>
          </w:tcPr>
          <w:p w:rsidR="00C472DE" w:rsidRPr="00F267F2" w:rsidP="00FD0DF3" w14:paraId="78B4B4CE" w14:textId="1504172E">
            <w:pPr>
              <w:jc w:val="center"/>
              <w:rPr>
                <w:color w:val="000000"/>
              </w:rPr>
            </w:pPr>
            <w:r>
              <w:rPr>
                <w:color w:val="000000"/>
              </w:rPr>
              <w:t>1,</w:t>
            </w:r>
            <w:r w:rsidR="002A7E90">
              <w:rPr>
                <w:color w:val="000000"/>
              </w:rPr>
              <w:t>342</w:t>
            </w:r>
          </w:p>
        </w:tc>
      </w:tr>
      <w:tr w14:paraId="753227B4" w14:textId="77777777" w:rsidTr="005A2880">
        <w:tblPrEx>
          <w:tblW w:w="9451" w:type="dxa"/>
          <w:tblInd w:w="-10" w:type="dxa"/>
          <w:tblLayout w:type="fixed"/>
          <w:tblCellMar>
            <w:left w:w="0" w:type="dxa"/>
            <w:right w:w="0" w:type="dxa"/>
          </w:tblCellMar>
          <w:tblLook w:val="04A0"/>
        </w:tblPrEx>
        <w:trPr>
          <w:gridAfter w:val="1"/>
          <w:wAfter w:w="29" w:type="dxa"/>
          <w:trHeight w:val="65"/>
        </w:trPr>
        <w:tc>
          <w:tcPr>
            <w:tcW w:w="1800" w:type="dxa"/>
            <w:vMerge/>
            <w:vAlign w:val="bottom"/>
          </w:tcPr>
          <w:p w:rsidR="00C472DE" w:rsidRPr="00F267F2" w:rsidP="00FD0DF3" w14:paraId="785F027B" w14:textId="77777777">
            <w:pPr>
              <w:jc w:val="center"/>
            </w:pPr>
          </w:p>
        </w:tc>
        <w:tc>
          <w:tcPr>
            <w:tcW w:w="1800" w:type="dxa"/>
            <w:tcMar>
              <w:top w:w="0" w:type="dxa"/>
              <w:left w:w="108" w:type="dxa"/>
              <w:bottom w:w="0" w:type="dxa"/>
              <w:right w:w="108" w:type="dxa"/>
            </w:tcMar>
            <w:vAlign w:val="bottom"/>
          </w:tcPr>
          <w:p w:rsidR="009F1EF4" w:rsidRPr="00D10C0E" w:rsidP="009F1EF4" w14:paraId="02B3ED85" w14:textId="77777777">
            <w:pPr>
              <w:pStyle w:val="Title"/>
              <w:jc w:val="center"/>
              <w:rPr>
                <w:rFonts w:ascii="Times New Roman" w:hAnsi="Times New Roman" w:cs="Times New Roman"/>
                <w:b/>
                <w:bCs/>
                <w:sz w:val="22"/>
                <w:szCs w:val="22"/>
              </w:rPr>
            </w:pPr>
            <w:r w:rsidRPr="00D10C0E">
              <w:rPr>
                <w:rFonts w:ascii="Times New Roman" w:hAnsi="Times New Roman" w:cs="Times New Roman"/>
                <w:b/>
                <w:bCs/>
                <w:sz w:val="22"/>
                <w:szCs w:val="22"/>
              </w:rPr>
              <w:t>C4P Client DCE Survey</w:t>
            </w:r>
          </w:p>
          <w:p w:rsidR="00C472DE" w:rsidRPr="00F267F2" w:rsidP="00CA5A05" w14:paraId="6FEF2ECD" w14:textId="09C7D508">
            <w:pPr>
              <w:jc w:val="center"/>
            </w:pPr>
            <w:r>
              <w:rPr>
                <w:color w:val="000000"/>
              </w:rPr>
              <w:t>(</w:t>
            </w:r>
            <w:r w:rsidRPr="00E210F5">
              <w:rPr>
                <w:b/>
                <w:bCs/>
                <w:color w:val="000000"/>
              </w:rPr>
              <w:t xml:space="preserve">Attachment </w:t>
            </w:r>
            <w:r w:rsidRPr="00E210F5" w:rsidR="00F1168F">
              <w:rPr>
                <w:b/>
                <w:bCs/>
                <w:color w:val="000000"/>
              </w:rPr>
              <w:t>7</w:t>
            </w:r>
            <w:r w:rsidR="00F1168F">
              <w:rPr>
                <w:color w:val="000000"/>
              </w:rPr>
              <w:t>)</w:t>
            </w:r>
          </w:p>
        </w:tc>
        <w:tc>
          <w:tcPr>
            <w:tcW w:w="1530" w:type="dxa"/>
            <w:tcMar>
              <w:top w:w="0" w:type="dxa"/>
              <w:left w:w="108" w:type="dxa"/>
              <w:bottom w:w="0" w:type="dxa"/>
              <w:right w:w="108" w:type="dxa"/>
            </w:tcMar>
            <w:vAlign w:val="bottom"/>
          </w:tcPr>
          <w:p w:rsidR="00C472DE" w:rsidRPr="00F267F2" w:rsidP="00FD0DF3" w14:paraId="45E37412" w14:textId="4FCBDD0C">
            <w:pPr>
              <w:jc w:val="center"/>
            </w:pPr>
            <w:r>
              <w:t>1,610</w:t>
            </w:r>
          </w:p>
        </w:tc>
        <w:tc>
          <w:tcPr>
            <w:tcW w:w="1620" w:type="dxa"/>
            <w:tcMar>
              <w:top w:w="0" w:type="dxa"/>
              <w:left w:w="108" w:type="dxa"/>
              <w:bottom w:w="0" w:type="dxa"/>
              <w:right w:w="108" w:type="dxa"/>
            </w:tcMar>
            <w:vAlign w:val="bottom"/>
            <w:hideMark/>
          </w:tcPr>
          <w:p w:rsidR="00C472DE" w:rsidRPr="00F267F2" w:rsidP="00FD0DF3" w14:paraId="41E8AB48" w14:textId="77777777">
            <w:pPr>
              <w:pStyle w:val="bodytextpsg"/>
              <w:jc w:val="center"/>
              <w:rPr>
                <w:rFonts w:ascii="Times New Roman" w:hAnsi="Times New Roman" w:cs="Times New Roman"/>
                <w:sz w:val="24"/>
                <w:szCs w:val="24"/>
              </w:rPr>
            </w:pPr>
            <w:r w:rsidRPr="00F267F2">
              <w:rPr>
                <w:rFonts w:ascii="Times New Roman" w:hAnsi="Times New Roman" w:cs="Times New Roman"/>
                <w:sz w:val="24"/>
                <w:szCs w:val="24"/>
              </w:rPr>
              <w:t>1</w:t>
            </w:r>
          </w:p>
        </w:tc>
        <w:tc>
          <w:tcPr>
            <w:tcW w:w="1440" w:type="dxa"/>
            <w:tcMar>
              <w:top w:w="0" w:type="dxa"/>
              <w:left w:w="108" w:type="dxa"/>
              <w:bottom w:w="0" w:type="dxa"/>
              <w:right w:w="108" w:type="dxa"/>
            </w:tcMar>
            <w:vAlign w:val="bottom"/>
          </w:tcPr>
          <w:p w:rsidR="00C472DE" w:rsidRPr="00F267F2" w:rsidP="00FD0DF3" w14:paraId="15FFD3B5" w14:textId="1744AE7D">
            <w:pPr>
              <w:jc w:val="center"/>
            </w:pPr>
            <w:r>
              <w:t>25/60</w:t>
            </w:r>
          </w:p>
        </w:tc>
        <w:tc>
          <w:tcPr>
            <w:tcW w:w="1232" w:type="dxa"/>
            <w:tcMar>
              <w:top w:w="0" w:type="dxa"/>
              <w:left w:w="108" w:type="dxa"/>
              <w:bottom w:w="0" w:type="dxa"/>
              <w:right w:w="108" w:type="dxa"/>
            </w:tcMar>
            <w:vAlign w:val="bottom"/>
          </w:tcPr>
          <w:p w:rsidR="00C472DE" w:rsidRPr="00F267F2" w:rsidP="00FD0DF3" w14:paraId="12698579" w14:textId="23338C97">
            <w:pPr>
              <w:jc w:val="center"/>
              <w:rPr>
                <w:color w:val="000000"/>
              </w:rPr>
            </w:pPr>
            <w:r>
              <w:rPr>
                <w:color w:val="000000"/>
              </w:rPr>
              <w:t>671</w:t>
            </w:r>
          </w:p>
        </w:tc>
      </w:tr>
      <w:tr w14:paraId="4284BD43" w14:textId="77777777" w:rsidTr="005A2880">
        <w:tblPrEx>
          <w:tblW w:w="9451" w:type="dxa"/>
          <w:tblInd w:w="-10" w:type="dxa"/>
          <w:tblLayout w:type="fixed"/>
          <w:tblCellMar>
            <w:left w:w="0" w:type="dxa"/>
            <w:right w:w="0" w:type="dxa"/>
          </w:tblCellMar>
          <w:tblLook w:val="04A0"/>
        </w:tblPrEx>
        <w:trPr>
          <w:gridAfter w:val="1"/>
          <w:wAfter w:w="29" w:type="dxa"/>
        </w:trPr>
        <w:tc>
          <w:tcPr>
            <w:tcW w:w="1800" w:type="dxa"/>
            <w:vMerge w:val="restart"/>
            <w:vAlign w:val="center"/>
          </w:tcPr>
          <w:p w:rsidR="00C472DE" w:rsidRPr="00F267F2" w:rsidP="00F1168F" w14:paraId="243ADDC7" w14:textId="77777777">
            <w:pPr>
              <w:jc w:val="center"/>
            </w:pPr>
            <w:r w:rsidRPr="00F267F2">
              <w:t>Clinical providers who prescribe PrEP, in the United States</w:t>
            </w:r>
          </w:p>
        </w:tc>
        <w:tc>
          <w:tcPr>
            <w:tcW w:w="1800" w:type="dxa"/>
            <w:tcMar>
              <w:top w:w="0" w:type="dxa"/>
              <w:left w:w="108" w:type="dxa"/>
              <w:bottom w:w="0" w:type="dxa"/>
              <w:right w:w="108" w:type="dxa"/>
            </w:tcMar>
            <w:vAlign w:val="bottom"/>
          </w:tcPr>
          <w:p w:rsidR="009F1EF4" w:rsidRPr="00D10C0E" w:rsidP="009F1EF4" w14:paraId="2AC06AB6" w14:textId="77777777">
            <w:pPr>
              <w:pStyle w:val="Title"/>
              <w:jc w:val="center"/>
              <w:rPr>
                <w:rFonts w:ascii="Times New Roman" w:hAnsi="Times New Roman" w:cs="Times New Roman"/>
                <w:b/>
                <w:bCs/>
                <w:sz w:val="22"/>
                <w:szCs w:val="22"/>
              </w:rPr>
            </w:pPr>
            <w:r w:rsidRPr="00D10C0E">
              <w:rPr>
                <w:rFonts w:ascii="Times New Roman" w:hAnsi="Times New Roman" w:cs="Times New Roman"/>
                <w:b/>
                <w:bCs/>
                <w:sz w:val="22"/>
                <w:szCs w:val="22"/>
              </w:rPr>
              <w:t>Provider Screening Survey &amp; Consent Form</w:t>
            </w:r>
          </w:p>
          <w:p w:rsidR="00C472DE" w:rsidRPr="00F267F2" w:rsidP="00FD0DF3" w14:paraId="015AF3F0" w14:textId="5F15F231">
            <w:pPr>
              <w:jc w:val="center"/>
              <w:rPr>
                <w:color w:val="000000"/>
              </w:rPr>
            </w:pPr>
            <w:r>
              <w:t>(</w:t>
            </w:r>
            <w:r w:rsidRPr="00E210F5">
              <w:rPr>
                <w:b/>
                <w:bCs/>
              </w:rPr>
              <w:t>Attachment 6</w:t>
            </w:r>
            <w:r>
              <w:t>)</w:t>
            </w:r>
          </w:p>
        </w:tc>
        <w:tc>
          <w:tcPr>
            <w:tcW w:w="1530" w:type="dxa"/>
            <w:tcMar>
              <w:top w:w="0" w:type="dxa"/>
              <w:left w:w="108" w:type="dxa"/>
              <w:bottom w:w="0" w:type="dxa"/>
              <w:right w:w="108" w:type="dxa"/>
            </w:tcMar>
            <w:vAlign w:val="bottom"/>
          </w:tcPr>
          <w:p w:rsidR="00C472DE" w:rsidRPr="00F267F2" w:rsidP="00FD0DF3" w14:paraId="194CED18" w14:textId="77777777">
            <w:pPr>
              <w:jc w:val="center"/>
              <w:rPr>
                <w:color w:val="000000"/>
              </w:rPr>
            </w:pPr>
            <w:r w:rsidRPr="00F267F2">
              <w:t>1,150</w:t>
            </w:r>
          </w:p>
        </w:tc>
        <w:tc>
          <w:tcPr>
            <w:tcW w:w="1620" w:type="dxa"/>
            <w:tcMar>
              <w:top w:w="0" w:type="dxa"/>
              <w:left w:w="108" w:type="dxa"/>
              <w:bottom w:w="0" w:type="dxa"/>
              <w:right w:w="108" w:type="dxa"/>
            </w:tcMar>
            <w:vAlign w:val="bottom"/>
          </w:tcPr>
          <w:p w:rsidR="00C472DE" w:rsidRPr="00F267F2" w:rsidP="00FD0DF3" w14:paraId="37308052" w14:textId="77777777">
            <w:pPr>
              <w:pStyle w:val="bodytextpsg"/>
              <w:jc w:val="center"/>
              <w:rPr>
                <w:rFonts w:ascii="Times New Roman" w:hAnsi="Times New Roman" w:cs="Times New Roman"/>
                <w:sz w:val="24"/>
                <w:szCs w:val="24"/>
              </w:rPr>
            </w:pPr>
            <w:r w:rsidRPr="00F267F2">
              <w:rPr>
                <w:rFonts w:ascii="Times New Roman" w:hAnsi="Times New Roman" w:cs="Times New Roman"/>
                <w:sz w:val="24"/>
                <w:szCs w:val="24"/>
              </w:rPr>
              <w:t>1</w:t>
            </w:r>
          </w:p>
        </w:tc>
        <w:tc>
          <w:tcPr>
            <w:tcW w:w="1440" w:type="dxa"/>
            <w:tcMar>
              <w:top w:w="0" w:type="dxa"/>
              <w:left w:w="108" w:type="dxa"/>
              <w:bottom w:w="0" w:type="dxa"/>
              <w:right w:w="108" w:type="dxa"/>
            </w:tcMar>
            <w:vAlign w:val="bottom"/>
          </w:tcPr>
          <w:p w:rsidR="00C472DE" w:rsidRPr="00F267F2" w:rsidP="00FD0DF3" w14:paraId="5AB79D85" w14:textId="1D2C811E">
            <w:pPr>
              <w:jc w:val="center"/>
            </w:pPr>
            <w:r>
              <w:t>10/60</w:t>
            </w:r>
          </w:p>
        </w:tc>
        <w:tc>
          <w:tcPr>
            <w:tcW w:w="1232" w:type="dxa"/>
            <w:tcMar>
              <w:top w:w="0" w:type="dxa"/>
              <w:left w:w="108" w:type="dxa"/>
              <w:bottom w:w="0" w:type="dxa"/>
              <w:right w:w="108" w:type="dxa"/>
            </w:tcMar>
            <w:vAlign w:val="bottom"/>
          </w:tcPr>
          <w:p w:rsidR="00C472DE" w:rsidRPr="00F267F2" w:rsidP="00FD0DF3" w14:paraId="5122E3A9" w14:textId="5B780ACF">
            <w:pPr>
              <w:jc w:val="center"/>
              <w:rPr>
                <w:color w:val="000000"/>
              </w:rPr>
            </w:pPr>
            <w:r>
              <w:rPr>
                <w:color w:val="000000"/>
              </w:rPr>
              <w:t>192</w:t>
            </w:r>
          </w:p>
        </w:tc>
      </w:tr>
      <w:tr w14:paraId="6C949E03" w14:textId="77777777" w:rsidTr="005A2880">
        <w:tblPrEx>
          <w:tblW w:w="9451" w:type="dxa"/>
          <w:tblInd w:w="-10" w:type="dxa"/>
          <w:tblLayout w:type="fixed"/>
          <w:tblCellMar>
            <w:left w:w="0" w:type="dxa"/>
            <w:right w:w="0" w:type="dxa"/>
          </w:tblCellMar>
          <w:tblLook w:val="04A0"/>
        </w:tblPrEx>
        <w:trPr>
          <w:gridAfter w:val="1"/>
          <w:wAfter w:w="29" w:type="dxa"/>
        </w:trPr>
        <w:tc>
          <w:tcPr>
            <w:tcW w:w="1800" w:type="dxa"/>
            <w:vMerge/>
            <w:vAlign w:val="bottom"/>
          </w:tcPr>
          <w:p w:rsidR="00C472DE" w:rsidRPr="00F267F2" w:rsidP="00FD0DF3" w14:paraId="795D7845" w14:textId="77777777">
            <w:pPr>
              <w:jc w:val="center"/>
            </w:pPr>
          </w:p>
        </w:tc>
        <w:tc>
          <w:tcPr>
            <w:tcW w:w="1800" w:type="dxa"/>
            <w:tcMar>
              <w:top w:w="0" w:type="dxa"/>
              <w:left w:w="108" w:type="dxa"/>
              <w:bottom w:w="0" w:type="dxa"/>
              <w:right w:w="108" w:type="dxa"/>
            </w:tcMar>
            <w:vAlign w:val="bottom"/>
          </w:tcPr>
          <w:p w:rsidR="009F1EF4" w:rsidRPr="00D10C0E" w:rsidP="009F1EF4" w14:paraId="2106E8C3" w14:textId="77777777">
            <w:pPr>
              <w:pStyle w:val="Title"/>
              <w:jc w:val="center"/>
              <w:rPr>
                <w:rFonts w:ascii="Times New Roman" w:hAnsi="Times New Roman" w:cs="Times New Roman"/>
                <w:b/>
                <w:bCs/>
                <w:sz w:val="22"/>
                <w:szCs w:val="22"/>
              </w:rPr>
            </w:pPr>
            <w:r w:rsidRPr="00D10C0E">
              <w:rPr>
                <w:rFonts w:ascii="Times New Roman" w:hAnsi="Times New Roman" w:cs="Times New Roman"/>
                <w:b/>
                <w:bCs/>
                <w:sz w:val="22"/>
                <w:szCs w:val="22"/>
              </w:rPr>
              <w:t xml:space="preserve">C4P </w:t>
            </w:r>
            <w:r>
              <w:rPr>
                <w:rFonts w:ascii="Times New Roman" w:hAnsi="Times New Roman" w:cs="Times New Roman"/>
                <w:b/>
                <w:bCs/>
                <w:sz w:val="22"/>
                <w:szCs w:val="22"/>
              </w:rPr>
              <w:t>Provider</w:t>
            </w:r>
            <w:r w:rsidRPr="00D10C0E">
              <w:rPr>
                <w:rFonts w:ascii="Times New Roman" w:hAnsi="Times New Roman" w:cs="Times New Roman"/>
                <w:b/>
                <w:bCs/>
                <w:sz w:val="22"/>
                <w:szCs w:val="22"/>
              </w:rPr>
              <w:t xml:space="preserve"> DCE Survey</w:t>
            </w:r>
          </w:p>
          <w:p w:rsidR="00C472DE" w:rsidRPr="00F267F2" w:rsidP="00CA5A05" w14:paraId="11DBF378" w14:textId="274386A9">
            <w:pPr>
              <w:jc w:val="center"/>
              <w:rPr>
                <w:color w:val="000000"/>
              </w:rPr>
            </w:pPr>
            <w:r w:rsidRPr="00E210F5">
              <w:rPr>
                <w:b/>
                <w:bCs/>
                <w:color w:val="000000"/>
              </w:rPr>
              <w:t xml:space="preserve"> (Attachment 8</w:t>
            </w:r>
            <w:r>
              <w:rPr>
                <w:color w:val="000000"/>
              </w:rPr>
              <w:t>)</w:t>
            </w:r>
          </w:p>
        </w:tc>
        <w:tc>
          <w:tcPr>
            <w:tcW w:w="1530" w:type="dxa"/>
            <w:tcMar>
              <w:top w:w="0" w:type="dxa"/>
              <w:left w:w="108" w:type="dxa"/>
              <w:bottom w:w="0" w:type="dxa"/>
              <w:right w:w="108" w:type="dxa"/>
            </w:tcMar>
            <w:vAlign w:val="bottom"/>
          </w:tcPr>
          <w:p w:rsidR="00C472DE" w:rsidRPr="00F267F2" w:rsidP="00FD0DF3" w14:paraId="3E17F492" w14:textId="77777777">
            <w:pPr>
              <w:jc w:val="center"/>
              <w:rPr>
                <w:color w:val="000000"/>
              </w:rPr>
            </w:pPr>
            <w:r w:rsidRPr="00F267F2">
              <w:t>230</w:t>
            </w:r>
          </w:p>
        </w:tc>
        <w:tc>
          <w:tcPr>
            <w:tcW w:w="1620" w:type="dxa"/>
            <w:tcMar>
              <w:top w:w="0" w:type="dxa"/>
              <w:left w:w="108" w:type="dxa"/>
              <w:bottom w:w="0" w:type="dxa"/>
              <w:right w:w="108" w:type="dxa"/>
            </w:tcMar>
            <w:vAlign w:val="bottom"/>
          </w:tcPr>
          <w:p w:rsidR="00C472DE" w:rsidRPr="00F267F2" w:rsidP="00FD0DF3" w14:paraId="380E64CC" w14:textId="77777777">
            <w:pPr>
              <w:pStyle w:val="bodytextpsg"/>
              <w:jc w:val="center"/>
              <w:rPr>
                <w:rFonts w:ascii="Times New Roman" w:hAnsi="Times New Roman" w:cs="Times New Roman"/>
                <w:sz w:val="24"/>
                <w:szCs w:val="24"/>
              </w:rPr>
            </w:pPr>
            <w:r w:rsidRPr="00F267F2">
              <w:rPr>
                <w:rFonts w:ascii="Times New Roman" w:hAnsi="Times New Roman" w:cs="Times New Roman"/>
                <w:sz w:val="24"/>
                <w:szCs w:val="24"/>
              </w:rPr>
              <w:t>1</w:t>
            </w:r>
          </w:p>
        </w:tc>
        <w:tc>
          <w:tcPr>
            <w:tcW w:w="1440" w:type="dxa"/>
            <w:tcMar>
              <w:top w:w="0" w:type="dxa"/>
              <w:left w:w="108" w:type="dxa"/>
              <w:bottom w:w="0" w:type="dxa"/>
              <w:right w:w="108" w:type="dxa"/>
            </w:tcMar>
            <w:vAlign w:val="bottom"/>
          </w:tcPr>
          <w:p w:rsidR="00C472DE" w:rsidRPr="00F267F2" w:rsidP="00FD0DF3" w14:paraId="1B3DC532" w14:textId="3B2C3DBE">
            <w:pPr>
              <w:jc w:val="center"/>
            </w:pPr>
            <w:r>
              <w:t>2</w:t>
            </w:r>
            <w:r w:rsidR="006C0170">
              <w:t>0</w:t>
            </w:r>
            <w:r>
              <w:t>/60</w:t>
            </w:r>
          </w:p>
        </w:tc>
        <w:tc>
          <w:tcPr>
            <w:tcW w:w="1232" w:type="dxa"/>
            <w:tcMar>
              <w:top w:w="0" w:type="dxa"/>
              <w:left w:w="108" w:type="dxa"/>
              <w:bottom w:w="0" w:type="dxa"/>
              <w:right w:w="108" w:type="dxa"/>
            </w:tcMar>
            <w:vAlign w:val="bottom"/>
          </w:tcPr>
          <w:p w:rsidR="00C472DE" w:rsidRPr="00F267F2" w:rsidP="00FD0DF3" w14:paraId="2BC2D5E6" w14:textId="6491C49A">
            <w:pPr>
              <w:jc w:val="center"/>
              <w:rPr>
                <w:color w:val="000000"/>
              </w:rPr>
            </w:pPr>
            <w:r>
              <w:rPr>
                <w:color w:val="000000"/>
              </w:rPr>
              <w:t>77</w:t>
            </w:r>
          </w:p>
        </w:tc>
      </w:tr>
      <w:tr w14:paraId="64A32829" w14:textId="77777777" w:rsidTr="005A2880">
        <w:tblPrEx>
          <w:tblW w:w="9451" w:type="dxa"/>
          <w:tblInd w:w="-10" w:type="dxa"/>
          <w:tblLayout w:type="fixed"/>
          <w:tblCellMar>
            <w:left w:w="0" w:type="dxa"/>
            <w:right w:w="0" w:type="dxa"/>
          </w:tblCellMar>
          <w:tblLook w:val="04A0"/>
        </w:tblPrEx>
        <w:tc>
          <w:tcPr>
            <w:tcW w:w="8190" w:type="dxa"/>
            <w:gridSpan w:val="5"/>
            <w:vAlign w:val="bottom"/>
          </w:tcPr>
          <w:p w:rsidR="00C472DE" w:rsidRPr="00611626" w:rsidP="00FD0DF3" w14:paraId="1C7EC18B" w14:textId="77777777">
            <w:pPr>
              <w:jc w:val="center"/>
            </w:pPr>
            <w:r w:rsidRPr="00611626">
              <w:t>Total</w:t>
            </w:r>
          </w:p>
        </w:tc>
        <w:tc>
          <w:tcPr>
            <w:tcW w:w="1261" w:type="dxa"/>
            <w:gridSpan w:val="2"/>
            <w:tcMar>
              <w:top w:w="0" w:type="dxa"/>
              <w:left w:w="108" w:type="dxa"/>
              <w:bottom w:w="0" w:type="dxa"/>
              <w:right w:w="108" w:type="dxa"/>
            </w:tcMar>
            <w:vAlign w:val="bottom"/>
          </w:tcPr>
          <w:p w:rsidR="00C472DE" w:rsidRPr="00611626" w:rsidP="00FD0DF3" w14:paraId="45D3AD10" w14:textId="47304586">
            <w:pPr>
              <w:jc w:val="center"/>
              <w:rPr>
                <w:color w:val="000000"/>
              </w:rPr>
            </w:pPr>
            <w:r>
              <w:rPr>
                <w:color w:val="000000"/>
              </w:rPr>
              <w:t>2,</w:t>
            </w:r>
            <w:r w:rsidR="002A7E90">
              <w:rPr>
                <w:color w:val="000000"/>
              </w:rPr>
              <w:t>282</w:t>
            </w:r>
          </w:p>
        </w:tc>
      </w:tr>
    </w:tbl>
    <w:p w:rsidR="00AD6EE6" w:rsidP="00F355AC" w14:paraId="2BF1BF05" w14:textId="77777777">
      <w:pPr>
        <w:pStyle w:val="BodyText2"/>
        <w:ind w:left="720"/>
        <w:rPr>
          <w:u w:val="single"/>
        </w:rPr>
      </w:pPr>
    </w:p>
    <w:p w:rsidR="007930F0" w:rsidRPr="00CE7EE2" w:rsidP="004819B9" w14:paraId="291FD126" w14:textId="095E65C5">
      <w:pPr>
        <w:pStyle w:val="Heading3"/>
      </w:pPr>
      <w:bookmarkStart w:id="60" w:name="_Toc100241573"/>
      <w:bookmarkStart w:id="61" w:name="_Toc107928488"/>
      <w:r w:rsidRPr="00CE7EE2">
        <w:t xml:space="preserve">Annualized Cost </w:t>
      </w:r>
      <w:r w:rsidRPr="004819B9">
        <w:t>Burden</w:t>
      </w:r>
      <w:r w:rsidRPr="00CE7EE2">
        <w:t xml:space="preserve"> Estimate</w:t>
      </w:r>
      <w:bookmarkEnd w:id="60"/>
      <w:bookmarkEnd w:id="61"/>
    </w:p>
    <w:p w:rsidR="007930F0" w:rsidRPr="00CE7EE2" w:rsidP="004819B9" w14:paraId="44A764F0" w14:textId="1E22C906">
      <w:pPr>
        <w:pStyle w:val="BodyText0"/>
      </w:pPr>
      <w:r w:rsidRPr="00AD0432">
        <w:t xml:space="preserve">Respondents participate on a purely voluntary basis and there are no start-up or maintenance costs. According to the </w:t>
      </w:r>
      <w:bookmarkStart w:id="62" w:name="_Hlk99643650"/>
      <w:r w:rsidRPr="00AD0432">
        <w:t xml:space="preserve">U.S. Department of Labor (DOL) Bureau of Labor Statistics </w:t>
      </w:r>
      <w:bookmarkEnd w:id="62"/>
      <w:r w:rsidRPr="00AD0432">
        <w:t xml:space="preserve">as of </w:t>
      </w:r>
      <w:r w:rsidR="00BC21D9">
        <w:t>May</w:t>
      </w:r>
      <w:r w:rsidRPr="00AD0432">
        <w:t xml:space="preserve"> 2021,</w:t>
      </w:r>
      <w:r w:rsidR="00381E28">
        <w:fldChar w:fldCharType="begin"/>
      </w:r>
      <w:r w:rsidR="00494D45">
        <w:instrText xml:space="preserve"> ADDIN EN.CITE &lt;EndNote&gt;&lt;Cite&gt;&lt;Author&gt;U.S. Department of Labor (DOL)&lt;/Author&gt;&lt;Year&gt;2022&lt;/Year&gt;&lt;RecNum&gt;26&lt;/RecNum&gt;&lt;DisplayText&gt;&lt;style face="superscript"&gt;24&lt;/style&gt;&lt;/DisplayText&gt;&lt;record&gt;&lt;rec-number&gt;26&lt;/rec-number&gt;&lt;foreign-keys&gt;&lt;key app="EN" db-id="fszerep2af0zdkefp5yp2eec55r2xfzsewaw" timestamp="1649355863"&gt;26&lt;/key&gt;&lt;/foreign-keys&gt;&lt;ref-type name="Web Page"&gt;12&lt;/ref-type&gt;&lt;contributors&gt;&lt;authors&gt;&lt;author&gt;U.S. Department of Labor (DOL),, Bureau of Labor Statistics&lt;/author&gt;&lt;/authors&gt;&lt;/contributors&gt;&lt;titles&gt;&lt;title&gt;Occupational employment and wage statistics: May 2021 national occupational employment and wage estimates: United States&lt;/title&gt;&lt;/titles&gt;&lt;dates&gt;&lt;year&gt;2022&lt;/year&gt;&lt;/dates&gt;&lt;urls&gt;&lt;related-urls&gt;&lt;url&gt;https://www.bls.gov/oes/current/oes_nat.htm&lt;/url&gt;&lt;/related-urls&gt;&lt;/urls&gt;&lt;/record&gt;&lt;/Cite&gt;&lt;/EndNote&gt;</w:instrText>
      </w:r>
      <w:r w:rsidR="00381E28">
        <w:fldChar w:fldCharType="separate"/>
      </w:r>
      <w:r w:rsidRPr="00494D45" w:rsidR="00494D45">
        <w:rPr>
          <w:noProof/>
          <w:vertAlign w:val="superscript"/>
        </w:rPr>
        <w:t>24</w:t>
      </w:r>
      <w:r w:rsidR="00381E28">
        <w:fldChar w:fldCharType="end"/>
      </w:r>
      <w:r w:rsidRPr="00AD0432">
        <w:t xml:space="preserve"> the national average hourly wage is $</w:t>
      </w:r>
      <w:r w:rsidR="0097505B">
        <w:t>28</w:t>
      </w:r>
      <w:r w:rsidRPr="00AD0432">
        <w:t>.</w:t>
      </w:r>
      <w:r w:rsidR="0097505B">
        <w:t>01</w:t>
      </w:r>
      <w:r w:rsidR="00F05B69">
        <w:fldChar w:fldCharType="begin"/>
      </w:r>
      <w:r w:rsidR="00494D45">
        <w:instrText xml:space="preserve"> ADDIN EN.CITE &lt;EndNote&gt;&lt;Cite&gt;&lt;Author&gt;U.S. Department of Labor (DOL)&lt;/Author&gt;&lt;Year&gt;2021&lt;/Year&gt;&lt;RecNum&gt;22&lt;/RecNum&gt;&lt;DisplayText&gt;&lt;style face="superscript"&gt;25&lt;/style&gt;&lt;/DisplayText&gt;&lt;record&gt;&lt;rec-number&gt;22&lt;/rec-number&gt;&lt;foreign-keys&gt;&lt;key app="EN" db-id="fszerep2af0zdkefp5yp2eec55r2xfzsewaw" timestamp="1649353801"&gt;22&lt;/key&gt;&lt;/foreign-keys&gt;&lt;ref-type name="Web Page"&gt;12&lt;/ref-type&gt;&lt;contributors&gt;&lt;authors&gt;&lt;author&gt;U.S. Department of Labor (DOL),, Bureau of Labor Statistics&lt;/author&gt;&lt;/authors&gt;&lt;/contributors&gt;&lt;titles&gt;&lt;title&gt;Current employment statistics, national: September 2020 – September 2021&lt;/title&gt;&lt;/titles&gt;&lt;dates&gt;&lt;year&gt;2021&lt;/year&gt;&lt;/dates&gt;&lt;urls&gt;&lt;related-urls&gt;&lt;url&gt;https://www.bls.gov/web/empsit/ceseesummary.htm&lt;/url&gt;&lt;/related-urls&gt;&lt;/urls&gt;&lt;/record&gt;&lt;/Cite&gt;&lt;/EndNote&gt;</w:instrText>
      </w:r>
      <w:r w:rsidR="00F05B69">
        <w:fldChar w:fldCharType="separate"/>
      </w:r>
      <w:r w:rsidRPr="00494D45" w:rsidR="00494D45">
        <w:rPr>
          <w:noProof/>
          <w:vertAlign w:val="superscript"/>
        </w:rPr>
        <w:t>25</w:t>
      </w:r>
      <w:r w:rsidR="00F05B69">
        <w:fldChar w:fldCharType="end"/>
      </w:r>
      <w:r w:rsidR="005859CB">
        <w:t>.</w:t>
      </w:r>
      <w:r w:rsidRPr="00AD0432">
        <w:t xml:space="preserve"> </w:t>
      </w:r>
      <w:r w:rsidRPr="00AD0432" w:rsidR="00457957">
        <w:t>Thus,</w:t>
      </w:r>
      <w:r w:rsidRPr="00AD0432">
        <w:t xml:space="preserve"> assuming an average hourly wage of $</w:t>
      </w:r>
      <w:r w:rsidRPr="0097505B" w:rsidR="0097505B">
        <w:t>28.01</w:t>
      </w:r>
      <w:r w:rsidRPr="00AD0432">
        <w:t xml:space="preserve">, the estimated annualized cost to participants will be </w:t>
      </w:r>
      <w:r w:rsidRPr="00716039" w:rsidR="00716039">
        <w:t>$</w:t>
      </w:r>
      <w:r w:rsidRPr="00F51357" w:rsidR="00F51357">
        <w:t>6</w:t>
      </w:r>
      <w:r w:rsidR="009F010F">
        <w:t>3,869</w:t>
      </w:r>
      <w:r w:rsidRPr="00AD0432">
        <w:t xml:space="preserve">. </w:t>
      </w:r>
      <w:r w:rsidRPr="00CE7EE2">
        <w:t xml:space="preserve">The estimated value of respondents’ time for participating in the information collection is summarized in </w:t>
      </w:r>
      <w:r w:rsidR="00EB0822">
        <w:t>Table 2</w:t>
      </w:r>
      <w:r w:rsidRPr="00CE7EE2">
        <w:t>.</w:t>
      </w:r>
    </w:p>
    <w:p w:rsidR="007930F0" w:rsidRPr="00CE7EE2" w:rsidP="004301B4" w14:paraId="64D825A0" w14:textId="377942A5">
      <w:pPr>
        <w:pStyle w:val="FigureTitle"/>
      </w:pPr>
      <w:r>
        <w:t>Table 2</w:t>
      </w:r>
      <w:r w:rsidRPr="00CE7EE2">
        <w:t xml:space="preserve">. </w:t>
      </w:r>
      <w:r w:rsidR="004301B4">
        <w:tab/>
      </w:r>
      <w:r w:rsidRPr="00CE7EE2">
        <w:t>Estimated Annual</w:t>
      </w:r>
      <w:r w:rsidR="00DB6433">
        <w:t>ized</w:t>
      </w:r>
      <w:r w:rsidRPr="00CE7EE2" w:rsidR="00934028">
        <w:t xml:space="preserve"> </w:t>
      </w:r>
      <w:r w:rsidR="004D1F97">
        <w:t xml:space="preserve">Burden </w:t>
      </w:r>
      <w:r w:rsidRPr="00CE7EE2">
        <w:t>Cost</w:t>
      </w:r>
    </w:p>
    <w:tbl>
      <w:tblPr>
        <w:tblW w:w="461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9" w:type="dxa"/>
          <w:right w:w="29" w:type="dxa"/>
        </w:tblCellMar>
        <w:tblLook w:val="00A0"/>
      </w:tblPr>
      <w:tblGrid>
        <w:gridCol w:w="2320"/>
        <w:gridCol w:w="2354"/>
        <w:gridCol w:w="1184"/>
        <w:gridCol w:w="1189"/>
        <w:gridCol w:w="1583"/>
      </w:tblGrid>
      <w:tr w14:paraId="4C4D5750" w14:textId="77777777" w:rsidTr="005A2880">
        <w:tblPrEx>
          <w:tblW w:w="461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9" w:type="dxa"/>
            <w:right w:w="29" w:type="dxa"/>
          </w:tblCellMar>
          <w:tblLook w:val="00A0"/>
        </w:tblPrEx>
        <w:trPr>
          <w:cantSplit/>
        </w:trPr>
        <w:tc>
          <w:tcPr>
            <w:tcW w:w="1344" w:type="pct"/>
            <w:vAlign w:val="bottom"/>
            <w:hideMark/>
          </w:tcPr>
          <w:p w:rsidR="002B0184" w:rsidRPr="004819B9" w:rsidP="004819B9" w14:paraId="53284E2E" w14:textId="77777777">
            <w:pPr>
              <w:pStyle w:val="TableHeaders"/>
              <w:rPr>
                <w:sz w:val="24"/>
                <w:szCs w:val="24"/>
              </w:rPr>
            </w:pPr>
            <w:bookmarkStart w:id="63" w:name="_Hlk47439522"/>
            <w:r w:rsidRPr="004819B9">
              <w:rPr>
                <w:sz w:val="24"/>
                <w:szCs w:val="24"/>
              </w:rPr>
              <w:br w:type="page"/>
            </w:r>
            <w:r w:rsidRPr="004819B9">
              <w:rPr>
                <w:sz w:val="24"/>
                <w:szCs w:val="24"/>
              </w:rPr>
              <w:br w:type="page"/>
              <w:t>Type of Respondent</w:t>
            </w:r>
          </w:p>
        </w:tc>
        <w:tc>
          <w:tcPr>
            <w:tcW w:w="1364" w:type="pct"/>
            <w:vAlign w:val="bottom"/>
            <w:hideMark/>
          </w:tcPr>
          <w:p w:rsidR="002B0184" w:rsidRPr="004819B9" w:rsidP="004819B9" w14:paraId="4C4C197F" w14:textId="16A57A5C">
            <w:pPr>
              <w:pStyle w:val="TableHeaders"/>
              <w:rPr>
                <w:sz w:val="24"/>
                <w:szCs w:val="24"/>
              </w:rPr>
            </w:pPr>
            <w:r>
              <w:rPr>
                <w:sz w:val="24"/>
                <w:szCs w:val="24"/>
              </w:rPr>
              <w:t>Form Name</w:t>
            </w:r>
          </w:p>
        </w:tc>
        <w:tc>
          <w:tcPr>
            <w:tcW w:w="686" w:type="pct"/>
            <w:vAlign w:val="bottom"/>
          </w:tcPr>
          <w:p w:rsidR="002B0184" w:rsidRPr="004819B9" w:rsidP="004819B9" w14:paraId="1E7AEE5D" w14:textId="6553E8BF">
            <w:pPr>
              <w:pStyle w:val="TableHeaders"/>
              <w:rPr>
                <w:sz w:val="24"/>
                <w:szCs w:val="24"/>
              </w:rPr>
            </w:pPr>
            <w:r>
              <w:rPr>
                <w:sz w:val="24"/>
                <w:szCs w:val="24"/>
              </w:rPr>
              <w:t>Total</w:t>
            </w:r>
            <w:r w:rsidRPr="004819B9">
              <w:rPr>
                <w:sz w:val="24"/>
                <w:szCs w:val="24"/>
              </w:rPr>
              <w:t xml:space="preserve"> </w:t>
            </w:r>
            <w:r w:rsidRPr="004819B9">
              <w:rPr>
                <w:sz w:val="24"/>
                <w:szCs w:val="24"/>
              </w:rPr>
              <w:t>Burden Hours</w:t>
            </w:r>
          </w:p>
        </w:tc>
        <w:tc>
          <w:tcPr>
            <w:tcW w:w="686" w:type="pct"/>
            <w:vAlign w:val="bottom"/>
          </w:tcPr>
          <w:p w:rsidR="002B0184" w:rsidRPr="004819B9" w:rsidP="004819B9" w14:paraId="6D17155D" w14:textId="77777777">
            <w:pPr>
              <w:pStyle w:val="TableHeaders"/>
              <w:rPr>
                <w:sz w:val="24"/>
                <w:szCs w:val="24"/>
              </w:rPr>
            </w:pPr>
            <w:r w:rsidRPr="004819B9">
              <w:rPr>
                <w:sz w:val="24"/>
                <w:szCs w:val="24"/>
              </w:rPr>
              <w:t>Hourly Wage Rate</w:t>
            </w:r>
          </w:p>
        </w:tc>
        <w:tc>
          <w:tcPr>
            <w:tcW w:w="917" w:type="pct"/>
            <w:vAlign w:val="bottom"/>
          </w:tcPr>
          <w:p w:rsidR="002B0184" w:rsidRPr="004819B9" w:rsidP="004819B9" w14:paraId="299B77BD" w14:textId="39148437">
            <w:pPr>
              <w:pStyle w:val="TableHeaders"/>
              <w:rPr>
                <w:sz w:val="24"/>
                <w:szCs w:val="24"/>
              </w:rPr>
            </w:pPr>
            <w:r w:rsidRPr="004819B9">
              <w:rPr>
                <w:sz w:val="24"/>
                <w:szCs w:val="24"/>
              </w:rPr>
              <w:t xml:space="preserve">Total </w:t>
            </w:r>
            <w:r w:rsidR="004D1F97">
              <w:rPr>
                <w:sz w:val="24"/>
                <w:szCs w:val="24"/>
              </w:rPr>
              <w:t xml:space="preserve">Respondents </w:t>
            </w:r>
            <w:r w:rsidRPr="004819B9">
              <w:rPr>
                <w:sz w:val="24"/>
                <w:szCs w:val="24"/>
              </w:rPr>
              <w:t>Cost</w:t>
            </w:r>
          </w:p>
        </w:tc>
      </w:tr>
      <w:tr w14:paraId="5A301306" w14:textId="77777777" w:rsidTr="005A2880">
        <w:tblPrEx>
          <w:tblW w:w="4615" w:type="pct"/>
          <w:tblLayout w:type="fixed"/>
          <w:tblCellMar>
            <w:left w:w="29" w:type="dxa"/>
            <w:right w:w="29" w:type="dxa"/>
          </w:tblCellMar>
          <w:tblLook w:val="00A0"/>
        </w:tblPrEx>
        <w:trPr>
          <w:cantSplit/>
          <w:trHeight w:val="600"/>
        </w:trPr>
        <w:tc>
          <w:tcPr>
            <w:tcW w:w="1344" w:type="pct"/>
            <w:vMerge w:val="restart"/>
            <w:vAlign w:val="center"/>
          </w:tcPr>
          <w:p w:rsidR="008C0120" w:rsidRPr="00CE7EE2" w:rsidP="004301B4" w14:paraId="31EEC17B" w14:textId="2687C75F">
            <w:pPr>
              <w:keepNext/>
            </w:pPr>
            <w:r>
              <w:t>Potential LA-PrEP users or Clients</w:t>
            </w:r>
          </w:p>
        </w:tc>
        <w:tc>
          <w:tcPr>
            <w:tcW w:w="1364" w:type="pct"/>
            <w:vAlign w:val="bottom"/>
          </w:tcPr>
          <w:p w:rsidR="00D10C0E" w:rsidRPr="00D10C0E" w:rsidP="00D10C0E" w14:paraId="28DB8851" w14:textId="3C02CCFC">
            <w:pPr>
              <w:pStyle w:val="Title"/>
              <w:jc w:val="center"/>
              <w:rPr>
                <w:rFonts w:ascii="Times New Roman" w:hAnsi="Times New Roman" w:cs="Times New Roman"/>
                <w:b/>
                <w:bCs/>
                <w:sz w:val="22"/>
                <w:szCs w:val="22"/>
              </w:rPr>
            </w:pPr>
            <w:r w:rsidRPr="00D10C0E">
              <w:rPr>
                <w:rFonts w:ascii="Times New Roman" w:hAnsi="Times New Roman" w:cs="Times New Roman"/>
                <w:b/>
                <w:bCs/>
                <w:sz w:val="22"/>
                <w:szCs w:val="22"/>
              </w:rPr>
              <w:t>Client Screening Survey &amp; Consent Form</w:t>
            </w:r>
          </w:p>
          <w:p w:rsidR="008C0120" w:rsidRPr="0085266C" w:rsidP="004301B4" w14:paraId="2F814CB7" w14:textId="3CE081BD">
            <w:pPr>
              <w:keepNext/>
            </w:pPr>
          </w:p>
        </w:tc>
        <w:tc>
          <w:tcPr>
            <w:tcW w:w="686" w:type="pct"/>
            <w:vAlign w:val="bottom"/>
          </w:tcPr>
          <w:p w:rsidR="008C0120" w:rsidRPr="0085266C" w:rsidP="004301B4" w14:paraId="0E68C630" w14:textId="608100C6">
            <w:pPr>
              <w:keepNext/>
              <w:jc w:val="center"/>
            </w:pPr>
            <w:r>
              <w:t>1342</w:t>
            </w:r>
          </w:p>
        </w:tc>
        <w:tc>
          <w:tcPr>
            <w:tcW w:w="686" w:type="pct"/>
            <w:vAlign w:val="bottom"/>
          </w:tcPr>
          <w:p w:rsidR="008C0120" w:rsidRPr="00CE7EE2" w:rsidP="004301B4" w14:paraId="6487D605" w14:textId="41DFE338">
            <w:pPr>
              <w:keepNext/>
              <w:jc w:val="center"/>
            </w:pPr>
            <w:r w:rsidRPr="0001016B">
              <w:t>$28.01</w:t>
            </w:r>
          </w:p>
        </w:tc>
        <w:tc>
          <w:tcPr>
            <w:tcW w:w="917" w:type="pct"/>
            <w:vAlign w:val="bottom"/>
          </w:tcPr>
          <w:p w:rsidR="008C0120" w:rsidP="004301B4" w14:paraId="4A2A7750" w14:textId="4D9211FE">
            <w:pPr>
              <w:keepNext/>
              <w:jc w:val="center"/>
            </w:pPr>
            <w:r w:rsidRPr="00AC3DB6">
              <w:t>$</w:t>
            </w:r>
            <w:r w:rsidR="00891DDF">
              <w:t>37,539</w:t>
            </w:r>
          </w:p>
        </w:tc>
      </w:tr>
      <w:tr w14:paraId="1EFB5CD3" w14:textId="77777777" w:rsidTr="005A2880">
        <w:tblPrEx>
          <w:tblW w:w="4615" w:type="pct"/>
          <w:tblLayout w:type="fixed"/>
          <w:tblCellMar>
            <w:left w:w="29" w:type="dxa"/>
            <w:right w:w="29" w:type="dxa"/>
          </w:tblCellMar>
          <w:tblLook w:val="00A0"/>
        </w:tblPrEx>
        <w:trPr>
          <w:cantSplit/>
          <w:trHeight w:val="600"/>
        </w:trPr>
        <w:tc>
          <w:tcPr>
            <w:tcW w:w="1344" w:type="pct"/>
            <w:vMerge/>
            <w:vAlign w:val="center"/>
          </w:tcPr>
          <w:p w:rsidR="0001016B" w:rsidRPr="00525708" w:rsidP="0001016B" w14:paraId="56C744C5" w14:textId="77777777"/>
        </w:tc>
        <w:tc>
          <w:tcPr>
            <w:tcW w:w="1364" w:type="pct"/>
            <w:vAlign w:val="bottom"/>
          </w:tcPr>
          <w:p w:rsidR="00D10C0E" w:rsidRPr="00D10C0E" w:rsidP="00D10C0E" w14:paraId="1AB1C82E" w14:textId="77777777">
            <w:pPr>
              <w:pStyle w:val="Title"/>
              <w:jc w:val="center"/>
              <w:rPr>
                <w:rFonts w:ascii="Times New Roman" w:hAnsi="Times New Roman" w:cs="Times New Roman"/>
                <w:b/>
                <w:bCs/>
                <w:sz w:val="22"/>
                <w:szCs w:val="22"/>
              </w:rPr>
            </w:pPr>
            <w:r w:rsidRPr="00D10C0E">
              <w:rPr>
                <w:rFonts w:ascii="Times New Roman" w:hAnsi="Times New Roman" w:cs="Times New Roman"/>
                <w:b/>
                <w:bCs/>
                <w:sz w:val="22"/>
                <w:szCs w:val="22"/>
              </w:rPr>
              <w:t>C4P Client DCE Survey</w:t>
            </w:r>
          </w:p>
          <w:p w:rsidR="0001016B" w:rsidRPr="0085266C" w:rsidP="0001016B" w14:paraId="35A621DE" w14:textId="77C92ABE"/>
        </w:tc>
        <w:tc>
          <w:tcPr>
            <w:tcW w:w="686" w:type="pct"/>
            <w:vAlign w:val="bottom"/>
          </w:tcPr>
          <w:p w:rsidR="0001016B" w:rsidRPr="0085266C" w:rsidP="0001016B" w14:paraId="416E157E" w14:textId="7B79A352">
            <w:pPr>
              <w:jc w:val="center"/>
            </w:pPr>
            <w:r>
              <w:t>67</w:t>
            </w:r>
            <w:r w:rsidR="00DB6433">
              <w:t>1</w:t>
            </w:r>
          </w:p>
        </w:tc>
        <w:tc>
          <w:tcPr>
            <w:tcW w:w="686" w:type="pct"/>
            <w:vAlign w:val="bottom"/>
          </w:tcPr>
          <w:p w:rsidR="0001016B" w:rsidRPr="00CE7EE2" w:rsidP="0001016B" w14:paraId="373B666E" w14:textId="1DA5D345">
            <w:pPr>
              <w:jc w:val="center"/>
            </w:pPr>
            <w:r w:rsidRPr="004116B5">
              <w:t xml:space="preserve">$28.01 </w:t>
            </w:r>
          </w:p>
        </w:tc>
        <w:tc>
          <w:tcPr>
            <w:tcW w:w="917" w:type="pct"/>
            <w:vAlign w:val="bottom"/>
          </w:tcPr>
          <w:p w:rsidR="0001016B" w:rsidP="0001016B" w14:paraId="7CD553C3" w14:textId="104F8FAA">
            <w:pPr>
              <w:jc w:val="center"/>
            </w:pPr>
            <w:r>
              <w:t>$</w:t>
            </w:r>
            <w:r w:rsidR="00905983">
              <w:t>1</w:t>
            </w:r>
            <w:r>
              <w:t>8,</w:t>
            </w:r>
            <w:r w:rsidR="00214576">
              <w:t>79</w:t>
            </w:r>
            <w:r w:rsidR="00C2638A">
              <w:t>5</w:t>
            </w:r>
          </w:p>
        </w:tc>
      </w:tr>
      <w:tr w14:paraId="4CD7C43B" w14:textId="77777777" w:rsidTr="005A2880">
        <w:tblPrEx>
          <w:tblW w:w="4615" w:type="pct"/>
          <w:tblLayout w:type="fixed"/>
          <w:tblCellMar>
            <w:left w:w="29" w:type="dxa"/>
            <w:right w:w="29" w:type="dxa"/>
          </w:tblCellMar>
          <w:tblLook w:val="00A0"/>
        </w:tblPrEx>
        <w:trPr>
          <w:cantSplit/>
          <w:trHeight w:val="600"/>
        </w:trPr>
        <w:tc>
          <w:tcPr>
            <w:tcW w:w="1344" w:type="pct"/>
            <w:vMerge w:val="restart"/>
            <w:vAlign w:val="center"/>
          </w:tcPr>
          <w:p w:rsidR="0001016B" w:rsidRPr="00CE7EE2" w:rsidP="009B516F" w14:paraId="43BD6C57" w14:textId="1C34A8E7">
            <w:r w:rsidRPr="00693AB3">
              <w:t>Clinical providers who prescribe PrEP, in the United States</w:t>
            </w:r>
          </w:p>
        </w:tc>
        <w:tc>
          <w:tcPr>
            <w:tcW w:w="1364" w:type="pct"/>
            <w:vAlign w:val="bottom"/>
          </w:tcPr>
          <w:p w:rsidR="00D10C0E" w:rsidRPr="00D10C0E" w:rsidP="00D10C0E" w14:paraId="6D5465CA" w14:textId="075C5A04">
            <w:pPr>
              <w:pStyle w:val="Title"/>
              <w:jc w:val="center"/>
              <w:rPr>
                <w:rFonts w:ascii="Times New Roman" w:hAnsi="Times New Roman" w:cs="Times New Roman"/>
                <w:b/>
                <w:bCs/>
                <w:sz w:val="22"/>
                <w:szCs w:val="22"/>
              </w:rPr>
            </w:pPr>
            <w:r w:rsidRPr="00D10C0E">
              <w:rPr>
                <w:rFonts w:ascii="Times New Roman" w:hAnsi="Times New Roman" w:cs="Times New Roman"/>
                <w:b/>
                <w:bCs/>
                <w:sz w:val="22"/>
                <w:szCs w:val="22"/>
              </w:rPr>
              <w:t>Provider Screening Survey &amp; Consent Form</w:t>
            </w:r>
          </w:p>
          <w:p w:rsidR="0001016B" w:rsidRPr="0085266C" w:rsidP="0001016B" w14:paraId="54F21866" w14:textId="047B7B00"/>
        </w:tc>
        <w:tc>
          <w:tcPr>
            <w:tcW w:w="686" w:type="pct"/>
            <w:vAlign w:val="bottom"/>
          </w:tcPr>
          <w:p w:rsidR="0001016B" w:rsidRPr="0085266C" w:rsidP="0001016B" w14:paraId="669EF63E" w14:textId="102A6C5F">
            <w:pPr>
              <w:jc w:val="center"/>
            </w:pPr>
            <w:r w:rsidRPr="00F267F2">
              <w:rPr>
                <w:color w:val="000000"/>
              </w:rPr>
              <w:t>19</w:t>
            </w:r>
            <w:r w:rsidR="00DB6433">
              <w:rPr>
                <w:color w:val="000000"/>
              </w:rPr>
              <w:t>2</w:t>
            </w:r>
          </w:p>
        </w:tc>
        <w:tc>
          <w:tcPr>
            <w:tcW w:w="686" w:type="pct"/>
            <w:vAlign w:val="bottom"/>
          </w:tcPr>
          <w:p w:rsidR="0001016B" w:rsidRPr="00CE7EE2" w:rsidP="0001016B" w14:paraId="7B5985A8" w14:textId="436C7E62">
            <w:pPr>
              <w:jc w:val="center"/>
            </w:pPr>
            <w:r w:rsidRPr="004116B5">
              <w:t xml:space="preserve">$28.01 </w:t>
            </w:r>
          </w:p>
        </w:tc>
        <w:tc>
          <w:tcPr>
            <w:tcW w:w="917" w:type="pct"/>
            <w:vAlign w:val="bottom"/>
          </w:tcPr>
          <w:p w:rsidR="0001016B" w:rsidP="0001016B" w14:paraId="346975C5" w14:textId="57472208">
            <w:pPr>
              <w:jc w:val="center"/>
            </w:pPr>
            <w:r w:rsidRPr="003D487D">
              <w:t>$</w:t>
            </w:r>
            <w:r w:rsidRPr="00E24EA7" w:rsidR="00E24EA7">
              <w:t>5,</w:t>
            </w:r>
            <w:r w:rsidR="00C2638A">
              <w:t>378</w:t>
            </w:r>
          </w:p>
        </w:tc>
      </w:tr>
      <w:tr w14:paraId="18417937" w14:textId="77777777" w:rsidTr="005A2880">
        <w:tblPrEx>
          <w:tblW w:w="4615" w:type="pct"/>
          <w:tblLayout w:type="fixed"/>
          <w:tblCellMar>
            <w:left w:w="29" w:type="dxa"/>
            <w:right w:w="29" w:type="dxa"/>
          </w:tblCellMar>
          <w:tblLook w:val="00A0"/>
        </w:tblPrEx>
        <w:trPr>
          <w:cantSplit/>
          <w:trHeight w:val="600"/>
        </w:trPr>
        <w:tc>
          <w:tcPr>
            <w:tcW w:w="1344" w:type="pct"/>
            <w:vMerge/>
            <w:vAlign w:val="bottom"/>
          </w:tcPr>
          <w:p w:rsidR="0001016B" w:rsidRPr="00693AB3" w:rsidP="0001016B" w14:paraId="63519F56" w14:textId="77777777"/>
        </w:tc>
        <w:tc>
          <w:tcPr>
            <w:tcW w:w="1364" w:type="pct"/>
            <w:vAlign w:val="bottom"/>
          </w:tcPr>
          <w:p w:rsidR="00D10C0E" w:rsidRPr="00D10C0E" w:rsidP="00D10C0E" w14:paraId="111039FA" w14:textId="5AEAA477">
            <w:pPr>
              <w:pStyle w:val="Title"/>
              <w:jc w:val="center"/>
              <w:rPr>
                <w:rFonts w:ascii="Times New Roman" w:hAnsi="Times New Roman" w:cs="Times New Roman"/>
                <w:b/>
                <w:bCs/>
                <w:sz w:val="22"/>
                <w:szCs w:val="22"/>
              </w:rPr>
            </w:pPr>
            <w:r w:rsidRPr="00D10C0E">
              <w:rPr>
                <w:rFonts w:ascii="Times New Roman" w:hAnsi="Times New Roman" w:cs="Times New Roman"/>
                <w:b/>
                <w:bCs/>
                <w:sz w:val="22"/>
                <w:szCs w:val="22"/>
              </w:rPr>
              <w:t xml:space="preserve">C4P </w:t>
            </w:r>
            <w:r>
              <w:rPr>
                <w:rFonts w:ascii="Times New Roman" w:hAnsi="Times New Roman" w:cs="Times New Roman"/>
                <w:b/>
                <w:bCs/>
                <w:sz w:val="22"/>
                <w:szCs w:val="22"/>
              </w:rPr>
              <w:t>Provider</w:t>
            </w:r>
            <w:r w:rsidRPr="00D10C0E">
              <w:rPr>
                <w:rFonts w:ascii="Times New Roman" w:hAnsi="Times New Roman" w:cs="Times New Roman"/>
                <w:b/>
                <w:bCs/>
                <w:sz w:val="22"/>
                <w:szCs w:val="22"/>
              </w:rPr>
              <w:t xml:space="preserve"> DCE Survey</w:t>
            </w:r>
          </w:p>
          <w:p w:rsidR="0001016B" w:rsidRPr="0085266C" w:rsidP="0001016B" w14:paraId="4D5AA279" w14:textId="468C22EC"/>
        </w:tc>
        <w:tc>
          <w:tcPr>
            <w:tcW w:w="686" w:type="pct"/>
            <w:vAlign w:val="bottom"/>
          </w:tcPr>
          <w:p w:rsidR="0001016B" w:rsidRPr="0085266C" w:rsidP="0001016B" w14:paraId="2917DBF1" w14:textId="09248A3C">
            <w:pPr>
              <w:jc w:val="center"/>
            </w:pPr>
            <w:r>
              <w:rPr>
                <w:color w:val="000000"/>
              </w:rPr>
              <w:t>7</w:t>
            </w:r>
            <w:r w:rsidR="00DB6433">
              <w:rPr>
                <w:color w:val="000000"/>
              </w:rPr>
              <w:t>7</w:t>
            </w:r>
          </w:p>
        </w:tc>
        <w:tc>
          <w:tcPr>
            <w:tcW w:w="686" w:type="pct"/>
            <w:vAlign w:val="bottom"/>
          </w:tcPr>
          <w:p w:rsidR="0001016B" w:rsidRPr="00CE7EE2" w:rsidP="0001016B" w14:paraId="135D7A2E" w14:textId="15087AF8">
            <w:pPr>
              <w:jc w:val="center"/>
            </w:pPr>
            <w:r w:rsidRPr="004116B5">
              <w:t xml:space="preserve">$28.01 </w:t>
            </w:r>
          </w:p>
        </w:tc>
        <w:tc>
          <w:tcPr>
            <w:tcW w:w="917" w:type="pct"/>
            <w:vAlign w:val="bottom"/>
          </w:tcPr>
          <w:p w:rsidR="0001016B" w:rsidP="0001016B" w14:paraId="0424F116" w14:textId="5EF16C5D">
            <w:pPr>
              <w:jc w:val="center"/>
            </w:pPr>
            <w:r w:rsidRPr="003D487D">
              <w:t>$2,</w:t>
            </w:r>
            <w:r w:rsidR="00905983">
              <w:t>1</w:t>
            </w:r>
            <w:r w:rsidR="00415E80">
              <w:t>57</w:t>
            </w:r>
          </w:p>
        </w:tc>
      </w:tr>
      <w:tr w14:paraId="534D55D7" w14:textId="77777777" w:rsidTr="005A2880">
        <w:tblPrEx>
          <w:tblW w:w="4615" w:type="pct"/>
          <w:tblLayout w:type="fixed"/>
          <w:tblCellMar>
            <w:left w:w="29" w:type="dxa"/>
            <w:right w:w="29" w:type="dxa"/>
          </w:tblCellMar>
          <w:tblLook w:val="00A0"/>
        </w:tblPrEx>
        <w:trPr>
          <w:cantSplit/>
          <w:trHeight w:val="314"/>
        </w:trPr>
        <w:tc>
          <w:tcPr>
            <w:tcW w:w="4083" w:type="pct"/>
            <w:gridSpan w:val="4"/>
            <w:vAlign w:val="center"/>
          </w:tcPr>
          <w:p w:rsidR="008C6910" w:rsidRPr="002A53C6" w:rsidP="002A53C6" w14:paraId="4BC4B90A" w14:textId="135A26C2">
            <w:pPr>
              <w:jc w:val="center"/>
            </w:pPr>
            <w:r>
              <w:t>Total</w:t>
            </w:r>
          </w:p>
        </w:tc>
        <w:tc>
          <w:tcPr>
            <w:tcW w:w="917" w:type="pct"/>
            <w:shd w:val="clear" w:color="auto" w:fill="auto"/>
            <w:vAlign w:val="bottom"/>
          </w:tcPr>
          <w:p w:rsidR="008C6910" w:rsidRPr="00CE7EE2" w:rsidP="002305C9" w14:paraId="54FB99EF" w14:textId="6ED7155B">
            <w:pPr>
              <w:jc w:val="center"/>
            </w:pPr>
            <w:r>
              <w:t>$</w:t>
            </w:r>
            <w:r w:rsidR="00F51357">
              <w:t>6</w:t>
            </w:r>
            <w:r w:rsidR="00415E80">
              <w:t>3,869</w:t>
            </w:r>
          </w:p>
        </w:tc>
      </w:tr>
      <w:bookmarkEnd w:id="63"/>
    </w:tbl>
    <w:p w:rsidR="007930F0" w:rsidRPr="00CE7EE2" w:rsidP="007930F0" w14:paraId="58E30826" w14:textId="77777777">
      <w:pPr>
        <w:spacing w:after="240"/>
        <w:rPr>
          <w:sz w:val="20"/>
          <w:szCs w:val="22"/>
        </w:rPr>
      </w:pPr>
    </w:p>
    <w:p w:rsidR="004C6979" w:rsidRPr="00CE7EE2" w:rsidP="006B3429" w14:paraId="18BC7AFD" w14:textId="03F7E167">
      <w:pPr>
        <w:pStyle w:val="Heading2"/>
        <w:ind w:left="720" w:hanging="720"/>
      </w:pPr>
      <w:bookmarkStart w:id="64" w:name="_Toc107928489"/>
      <w:bookmarkStart w:id="65" w:name="_Toc107928855"/>
      <w:bookmarkStart w:id="66" w:name="_Toc107930134"/>
      <w:r>
        <w:t>13.</w:t>
      </w:r>
      <w:r>
        <w:tab/>
      </w:r>
      <w:r w:rsidRPr="00CE7EE2" w:rsidR="00EB7538">
        <w:t>Estimates of Other Total Annual Cost</w:t>
      </w:r>
      <w:r w:rsidRPr="00CE7EE2" w:rsidR="007C75B1">
        <w:t>s</w:t>
      </w:r>
      <w:r w:rsidRPr="00CE7EE2" w:rsidR="00EB7538">
        <w:t xml:space="preserve"> </w:t>
      </w:r>
      <w:r w:rsidR="009F1EF4">
        <w:t xml:space="preserve">Burden </w:t>
      </w:r>
      <w:r w:rsidRPr="00CE7EE2" w:rsidR="00EB7538">
        <w:t xml:space="preserve">to Respondents </w:t>
      </w:r>
      <w:r w:rsidRPr="00CE7EE2" w:rsidR="00350523">
        <w:t>or Recordkeepers</w:t>
      </w:r>
      <w:bookmarkEnd w:id="64"/>
      <w:bookmarkEnd w:id="65"/>
      <w:bookmarkEnd w:id="66"/>
    </w:p>
    <w:p w:rsidR="00350523" w:rsidRPr="00CE7EE2" w:rsidP="009B7DA1" w14:paraId="11C705F1" w14:textId="6F117441">
      <w:pPr>
        <w:ind w:left="720"/>
      </w:pPr>
      <w:r>
        <w:t xml:space="preserve">There are no other costs to respondents and </w:t>
      </w:r>
      <w:r w:rsidRPr="00CE7EE2">
        <w:t>no capital, start-up, operating</w:t>
      </w:r>
      <w:r w:rsidRPr="00CE7EE2" w:rsidR="0045480A">
        <w:t>,</w:t>
      </w:r>
      <w:r w:rsidRPr="00CE7EE2">
        <w:t xml:space="preserve"> or maintenance costs associated with this information collection.</w:t>
      </w:r>
    </w:p>
    <w:p w:rsidR="004C6979" w:rsidRPr="00CE7EE2" w:rsidP="006B3429" w14:paraId="1B3BB3B6" w14:textId="578ED33B">
      <w:pPr>
        <w:pStyle w:val="Heading2"/>
      </w:pPr>
      <w:bookmarkStart w:id="67" w:name="_Toc107928490"/>
      <w:bookmarkStart w:id="68" w:name="_Toc107928856"/>
      <w:bookmarkStart w:id="69" w:name="_Toc107930135"/>
      <w:r>
        <w:t>14.</w:t>
      </w:r>
      <w:r>
        <w:tab/>
      </w:r>
      <w:r w:rsidRPr="00CE7EE2" w:rsidR="00EB7538">
        <w:t>Annualized Cost to the Government</w:t>
      </w:r>
      <w:bookmarkEnd w:id="67"/>
      <w:bookmarkEnd w:id="68"/>
      <w:bookmarkEnd w:id="69"/>
    </w:p>
    <w:p w:rsidR="009B7DA1" w:rsidRPr="00CE7EE2" w:rsidP="0045480A" w14:paraId="5C6A19B1" w14:textId="303A5666">
      <w:pPr>
        <w:pStyle w:val="BodyText1"/>
        <w:spacing w:after="0" w:line="240" w:lineRule="auto"/>
        <w:ind w:left="720" w:firstLine="0"/>
      </w:pPr>
      <w:r>
        <w:t xml:space="preserve">The annualized cost to the government is $646,424. </w:t>
      </w:r>
      <w:r w:rsidRPr="00CE7EE2">
        <w:t xml:space="preserve">This information collection is funded through a contract with RTI. There are additional contract-funded activities occurring before and after this data collection that include project planning and data analysis. </w:t>
      </w:r>
      <w:r w:rsidRPr="00590A96" w:rsidR="00590A96">
        <w:t xml:space="preserve">Other activities outside this data collection include coordination with CDC; </w:t>
      </w:r>
      <w:r w:rsidR="00590A96">
        <w:t>research</w:t>
      </w:r>
      <w:r w:rsidRPr="00590A96" w:rsidR="00590A96">
        <w:t xml:space="preserve"> plan development; instrument development; reporting; review of survey protocols by RTI’s IRB; and progress reporting and project management.</w:t>
      </w:r>
      <w:r w:rsidRPr="00CE7EE2">
        <w:t xml:space="preserve"> This information collection </w:t>
      </w:r>
      <w:r w:rsidR="00E23CA3">
        <w:t>is projected to</w:t>
      </w:r>
      <w:r w:rsidRPr="00CE7EE2">
        <w:t xml:space="preserve"> occur from </w:t>
      </w:r>
      <w:bookmarkStart w:id="70" w:name="_Hlk99623047"/>
      <w:r w:rsidR="002D7726">
        <w:t>September 2022</w:t>
      </w:r>
      <w:r w:rsidRPr="00CE7EE2">
        <w:t xml:space="preserve"> </w:t>
      </w:r>
      <w:bookmarkEnd w:id="70"/>
      <w:r w:rsidRPr="00CE7EE2">
        <w:t>through</w:t>
      </w:r>
      <w:r w:rsidR="00610419">
        <w:t xml:space="preserve"> </w:t>
      </w:r>
      <w:r w:rsidR="002D7726">
        <w:t>March 2023</w:t>
      </w:r>
      <w:r w:rsidRPr="00CE7EE2">
        <w:t>.</w:t>
      </w:r>
    </w:p>
    <w:p w:rsidR="009B7DA1" w:rsidRPr="004301B4" w:rsidP="004301B4" w14:paraId="5F0BCD97" w14:textId="3B34F1C5">
      <w:pPr>
        <w:pStyle w:val="FigureTitle"/>
      </w:pPr>
      <w:bookmarkStart w:id="71" w:name="_Toc361824171"/>
      <w:r w:rsidRPr="004301B4">
        <w:t>Table</w:t>
      </w:r>
      <w:r w:rsidRPr="004301B4">
        <w:t xml:space="preserve"> </w:t>
      </w:r>
      <w:r w:rsidRPr="004301B4">
        <w:t>3</w:t>
      </w:r>
      <w:r w:rsidRPr="004301B4">
        <w:t xml:space="preserve">. </w:t>
      </w:r>
      <w:r w:rsidRPr="004301B4" w:rsidR="004301B4">
        <w:tab/>
      </w:r>
      <w:r w:rsidRPr="004301B4">
        <w:t>Itemized Cost to the Federal Government</w:t>
      </w:r>
      <w:bookmarkEnd w:id="71"/>
    </w:p>
    <w:tbl>
      <w:tblPr>
        <w:tblW w:w="8748"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700"/>
        <w:gridCol w:w="1693"/>
        <w:gridCol w:w="2645"/>
        <w:gridCol w:w="1710"/>
      </w:tblGrid>
      <w:tr w14:paraId="02546B1F" w14:textId="77777777" w:rsidTr="005A2880">
        <w:tblPrEx>
          <w:tblW w:w="8748"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trHeight w:val="107"/>
        </w:trPr>
        <w:tc>
          <w:tcPr>
            <w:tcW w:w="2700" w:type="dxa"/>
            <w:shd w:val="clear" w:color="auto" w:fill="auto"/>
          </w:tcPr>
          <w:p w:rsidR="00155FD2" w:rsidRPr="00CE7EE2" w:rsidP="00662A36" w14:paraId="62DAF27E" w14:textId="77777777">
            <w:pPr>
              <w:pStyle w:val="FigureTitle"/>
              <w:spacing w:before="0" w:after="120"/>
              <w:jc w:val="center"/>
            </w:pPr>
            <w:r w:rsidRPr="00CE7EE2">
              <w:rPr>
                <w:sz w:val="22"/>
              </w:rPr>
              <w:t>Government Personnel</w:t>
            </w:r>
          </w:p>
        </w:tc>
        <w:tc>
          <w:tcPr>
            <w:tcW w:w="1693" w:type="dxa"/>
            <w:shd w:val="clear" w:color="auto" w:fill="auto"/>
          </w:tcPr>
          <w:p w:rsidR="00155FD2" w:rsidRPr="00CE7EE2" w:rsidP="00662A36" w14:paraId="0495C769" w14:textId="77777777">
            <w:pPr>
              <w:pStyle w:val="FigureTitle"/>
              <w:spacing w:before="0" w:after="120"/>
              <w:jc w:val="center"/>
            </w:pPr>
            <w:r w:rsidRPr="00CE7EE2">
              <w:rPr>
                <w:sz w:val="22"/>
              </w:rPr>
              <w:t>Time Commitment</w:t>
            </w:r>
          </w:p>
        </w:tc>
        <w:tc>
          <w:tcPr>
            <w:tcW w:w="2645" w:type="dxa"/>
            <w:shd w:val="clear" w:color="auto" w:fill="auto"/>
            <w:vAlign w:val="bottom"/>
          </w:tcPr>
          <w:p w:rsidR="00155FD2" w:rsidRPr="00CE7EE2" w:rsidP="00662A36" w14:paraId="010FAF63" w14:textId="77777777">
            <w:pPr>
              <w:pStyle w:val="FigureTitle"/>
              <w:spacing w:before="0" w:after="120"/>
              <w:jc w:val="center"/>
            </w:pPr>
            <w:r w:rsidRPr="00CE7EE2">
              <w:rPr>
                <w:sz w:val="22"/>
              </w:rPr>
              <w:t>Average Annual Salary</w:t>
            </w:r>
          </w:p>
        </w:tc>
        <w:tc>
          <w:tcPr>
            <w:tcW w:w="1710" w:type="dxa"/>
            <w:shd w:val="clear" w:color="auto" w:fill="auto"/>
          </w:tcPr>
          <w:p w:rsidR="00155FD2" w:rsidRPr="00CE7EE2" w:rsidP="00662A36" w14:paraId="51C80AD5" w14:textId="77777777">
            <w:pPr>
              <w:pStyle w:val="FigureTitle"/>
              <w:spacing w:before="0" w:after="120"/>
              <w:jc w:val="center"/>
            </w:pPr>
            <w:r w:rsidRPr="00CE7EE2">
              <w:rPr>
                <w:sz w:val="22"/>
              </w:rPr>
              <w:t>Total</w:t>
            </w:r>
          </w:p>
        </w:tc>
      </w:tr>
      <w:tr w14:paraId="38FD38A3" w14:textId="77777777" w:rsidTr="005A2880">
        <w:tblPrEx>
          <w:tblW w:w="8748" w:type="dxa"/>
          <w:tblInd w:w="720" w:type="dxa"/>
          <w:tblLayout w:type="fixed"/>
          <w:tblLook w:val="04A0"/>
        </w:tblPrEx>
        <w:trPr>
          <w:trHeight w:val="368"/>
        </w:trPr>
        <w:tc>
          <w:tcPr>
            <w:tcW w:w="2700" w:type="dxa"/>
            <w:shd w:val="clear" w:color="auto" w:fill="auto"/>
          </w:tcPr>
          <w:p w:rsidR="00155FD2" w:rsidRPr="00CE7EE2" w:rsidP="00983DC7" w14:paraId="7B9E25C0" w14:textId="7DEFC42D">
            <w:pPr>
              <w:pStyle w:val="FigureTitle"/>
              <w:spacing w:before="0" w:after="60"/>
              <w:jc w:val="center"/>
              <w:rPr>
                <w:b w:val="0"/>
                <w:sz w:val="22"/>
              </w:rPr>
            </w:pPr>
            <w:r>
              <w:rPr>
                <w:b w:val="0"/>
                <w:sz w:val="22"/>
              </w:rPr>
              <w:t>Dawn K. Smith (GS 14/10)</w:t>
            </w:r>
          </w:p>
        </w:tc>
        <w:tc>
          <w:tcPr>
            <w:tcW w:w="1693" w:type="dxa"/>
            <w:shd w:val="clear" w:color="auto" w:fill="auto"/>
          </w:tcPr>
          <w:p w:rsidR="00155FD2" w:rsidRPr="00CE7EE2" w:rsidP="00983DC7" w14:paraId="7D1B3E5F" w14:textId="1368C4BA">
            <w:pPr>
              <w:pStyle w:val="FigureTitle"/>
              <w:spacing w:before="0" w:after="60"/>
              <w:jc w:val="center"/>
              <w:rPr>
                <w:b w:val="0"/>
                <w:sz w:val="22"/>
              </w:rPr>
            </w:pPr>
            <w:r>
              <w:rPr>
                <w:b w:val="0"/>
                <w:sz w:val="22"/>
              </w:rPr>
              <w:t>0.10</w:t>
            </w:r>
          </w:p>
        </w:tc>
        <w:tc>
          <w:tcPr>
            <w:tcW w:w="2645" w:type="dxa"/>
            <w:shd w:val="clear" w:color="auto" w:fill="auto"/>
          </w:tcPr>
          <w:p w:rsidR="00155FD2" w:rsidRPr="00CE7EE2" w:rsidP="00983DC7" w14:paraId="1934AA97" w14:textId="6AAB7C94">
            <w:pPr>
              <w:pStyle w:val="FigureTitle"/>
              <w:spacing w:before="0" w:after="60"/>
              <w:jc w:val="right"/>
              <w:rPr>
                <w:b w:val="0"/>
                <w:sz w:val="22"/>
              </w:rPr>
            </w:pPr>
            <w:r>
              <w:t>$</w:t>
            </w:r>
            <w:r w:rsidR="00910902">
              <w:t>152,998</w:t>
            </w:r>
          </w:p>
        </w:tc>
        <w:tc>
          <w:tcPr>
            <w:tcW w:w="1710" w:type="dxa"/>
            <w:shd w:val="clear" w:color="auto" w:fill="auto"/>
          </w:tcPr>
          <w:p w:rsidR="00155FD2" w:rsidRPr="00CE7EE2" w:rsidP="00983DC7" w14:paraId="148121E0" w14:textId="4F3753B1">
            <w:pPr>
              <w:pStyle w:val="FigureTitle"/>
              <w:spacing w:before="0" w:after="60"/>
              <w:jc w:val="right"/>
              <w:rPr>
                <w:b w:val="0"/>
                <w:sz w:val="22"/>
              </w:rPr>
            </w:pPr>
            <w:r>
              <w:rPr>
                <w:b w:val="0"/>
                <w:sz w:val="22"/>
              </w:rPr>
              <w:t>$</w:t>
            </w:r>
            <w:r w:rsidR="00564BA2">
              <w:rPr>
                <w:b w:val="0"/>
                <w:sz w:val="22"/>
              </w:rPr>
              <w:t>15,300</w:t>
            </w:r>
          </w:p>
        </w:tc>
      </w:tr>
      <w:tr w14:paraId="6F3ABE33" w14:textId="77777777" w:rsidTr="005A2880">
        <w:tblPrEx>
          <w:tblW w:w="8748" w:type="dxa"/>
          <w:tblInd w:w="720" w:type="dxa"/>
          <w:tblLayout w:type="fixed"/>
          <w:tblLook w:val="04A0"/>
        </w:tblPrEx>
        <w:tc>
          <w:tcPr>
            <w:tcW w:w="2700" w:type="dxa"/>
            <w:shd w:val="clear" w:color="auto" w:fill="auto"/>
          </w:tcPr>
          <w:p w:rsidR="00155FD2" w:rsidRPr="00CE7EE2" w:rsidP="00983DC7" w14:paraId="657289C6" w14:textId="0048DF0B">
            <w:pPr>
              <w:pStyle w:val="FigureTitle"/>
              <w:spacing w:before="0" w:after="60"/>
              <w:jc w:val="center"/>
              <w:rPr>
                <w:b w:val="0"/>
                <w:sz w:val="22"/>
              </w:rPr>
            </w:pPr>
            <w:r>
              <w:rPr>
                <w:b w:val="0"/>
                <w:sz w:val="22"/>
              </w:rPr>
              <w:t>Damian Denson (GS 13/8)</w:t>
            </w:r>
          </w:p>
        </w:tc>
        <w:tc>
          <w:tcPr>
            <w:tcW w:w="1693" w:type="dxa"/>
            <w:shd w:val="clear" w:color="auto" w:fill="auto"/>
          </w:tcPr>
          <w:p w:rsidR="00155FD2" w:rsidRPr="00CE7EE2" w:rsidP="00983DC7" w14:paraId="761C527C" w14:textId="20BA155B">
            <w:pPr>
              <w:pStyle w:val="FigureTitle"/>
              <w:spacing w:before="0" w:after="60"/>
              <w:jc w:val="center"/>
              <w:rPr>
                <w:b w:val="0"/>
                <w:sz w:val="22"/>
              </w:rPr>
            </w:pPr>
            <w:r>
              <w:rPr>
                <w:b w:val="0"/>
                <w:sz w:val="22"/>
              </w:rPr>
              <w:t>0.05</w:t>
            </w:r>
          </w:p>
        </w:tc>
        <w:tc>
          <w:tcPr>
            <w:tcW w:w="2645" w:type="dxa"/>
            <w:shd w:val="clear" w:color="auto" w:fill="auto"/>
          </w:tcPr>
          <w:p w:rsidR="00155FD2" w:rsidRPr="00CE7EE2" w:rsidP="00983DC7" w14:paraId="37954BEB" w14:textId="4FD73074">
            <w:pPr>
              <w:pStyle w:val="FigureTitle"/>
              <w:spacing w:before="0" w:after="60"/>
              <w:jc w:val="right"/>
              <w:rPr>
                <w:b w:val="0"/>
                <w:sz w:val="22"/>
              </w:rPr>
            </w:pPr>
            <w:r>
              <w:t>$</w:t>
            </w:r>
            <w:r w:rsidR="00910902">
              <w:t>122,832</w:t>
            </w:r>
          </w:p>
        </w:tc>
        <w:tc>
          <w:tcPr>
            <w:tcW w:w="1710" w:type="dxa"/>
            <w:shd w:val="clear" w:color="auto" w:fill="auto"/>
          </w:tcPr>
          <w:p w:rsidR="00155FD2" w:rsidRPr="00CE7EE2" w:rsidP="00983DC7" w14:paraId="758E4D5C" w14:textId="1892924F">
            <w:pPr>
              <w:pStyle w:val="FigureTitle"/>
              <w:spacing w:before="0" w:after="60"/>
              <w:jc w:val="right"/>
              <w:rPr>
                <w:b w:val="0"/>
                <w:sz w:val="22"/>
              </w:rPr>
            </w:pPr>
            <w:r>
              <w:rPr>
                <w:b w:val="0"/>
                <w:sz w:val="22"/>
              </w:rPr>
              <w:t>$</w:t>
            </w:r>
            <w:r w:rsidR="00564BA2">
              <w:rPr>
                <w:b w:val="0"/>
                <w:sz w:val="22"/>
              </w:rPr>
              <w:t>6,140</w:t>
            </w:r>
          </w:p>
        </w:tc>
      </w:tr>
      <w:tr w14:paraId="3A304798" w14:textId="77777777" w:rsidTr="005A2880">
        <w:tblPrEx>
          <w:tblW w:w="8748" w:type="dxa"/>
          <w:tblInd w:w="720" w:type="dxa"/>
          <w:tblLayout w:type="fixed"/>
          <w:tblLook w:val="04A0"/>
        </w:tblPrEx>
        <w:trPr>
          <w:trHeight w:val="260"/>
        </w:trPr>
        <w:tc>
          <w:tcPr>
            <w:tcW w:w="2700" w:type="dxa"/>
            <w:shd w:val="clear" w:color="auto" w:fill="auto"/>
          </w:tcPr>
          <w:p w:rsidR="00155FD2" w:rsidRPr="00CE7EE2" w:rsidP="00983DC7" w14:paraId="3B9FAD6D" w14:textId="109BE5F3">
            <w:pPr>
              <w:pStyle w:val="FigureTitle"/>
              <w:spacing w:before="0" w:after="60"/>
              <w:jc w:val="center"/>
              <w:rPr>
                <w:b w:val="0"/>
                <w:sz w:val="22"/>
              </w:rPr>
            </w:pPr>
            <w:r>
              <w:rPr>
                <w:b w:val="0"/>
                <w:sz w:val="22"/>
              </w:rPr>
              <w:t>Karen Hoover (GS 14/10</w:t>
            </w:r>
            <w:r w:rsidR="00A83997">
              <w:rPr>
                <w:b w:val="0"/>
                <w:sz w:val="22"/>
              </w:rPr>
              <w:t>)</w:t>
            </w:r>
          </w:p>
        </w:tc>
        <w:tc>
          <w:tcPr>
            <w:tcW w:w="1693" w:type="dxa"/>
            <w:shd w:val="clear" w:color="auto" w:fill="auto"/>
          </w:tcPr>
          <w:p w:rsidR="00155FD2" w:rsidRPr="00CE7EE2" w:rsidP="00983DC7" w14:paraId="77CD1506" w14:textId="47F59705">
            <w:pPr>
              <w:pStyle w:val="FigureTitle"/>
              <w:spacing w:before="0" w:after="60"/>
              <w:jc w:val="center"/>
              <w:rPr>
                <w:b w:val="0"/>
                <w:sz w:val="22"/>
              </w:rPr>
            </w:pPr>
            <w:r>
              <w:rPr>
                <w:b w:val="0"/>
                <w:sz w:val="22"/>
              </w:rPr>
              <w:t>0.02</w:t>
            </w:r>
          </w:p>
        </w:tc>
        <w:tc>
          <w:tcPr>
            <w:tcW w:w="2645" w:type="dxa"/>
            <w:shd w:val="clear" w:color="auto" w:fill="auto"/>
          </w:tcPr>
          <w:p w:rsidR="00155FD2" w:rsidRPr="00CE7EE2" w:rsidP="00983DC7" w14:paraId="11AC6CA3" w14:textId="0D6AA132">
            <w:pPr>
              <w:pStyle w:val="FigureTitle"/>
              <w:spacing w:before="0" w:after="60"/>
              <w:jc w:val="right"/>
              <w:rPr>
                <w:b w:val="0"/>
                <w:sz w:val="22"/>
              </w:rPr>
            </w:pPr>
            <w:r>
              <w:t>$</w:t>
            </w:r>
            <w:r w:rsidR="00910902">
              <w:t>152,998</w:t>
            </w:r>
          </w:p>
        </w:tc>
        <w:tc>
          <w:tcPr>
            <w:tcW w:w="1710" w:type="dxa"/>
            <w:shd w:val="clear" w:color="auto" w:fill="auto"/>
          </w:tcPr>
          <w:p w:rsidR="001E1AE0" w:rsidRPr="00CE7EE2" w:rsidP="001E1AE0" w14:paraId="1ED05A98" w14:textId="4A038E7B">
            <w:pPr>
              <w:pStyle w:val="FigureTitle"/>
              <w:spacing w:before="0" w:after="60"/>
              <w:jc w:val="right"/>
              <w:rPr>
                <w:b w:val="0"/>
                <w:sz w:val="22"/>
              </w:rPr>
            </w:pPr>
            <w:r>
              <w:rPr>
                <w:b w:val="0"/>
                <w:sz w:val="22"/>
              </w:rPr>
              <w:t>$</w:t>
            </w:r>
            <w:r w:rsidR="00564BA2">
              <w:rPr>
                <w:b w:val="0"/>
                <w:sz w:val="22"/>
              </w:rPr>
              <w:t>3,060</w:t>
            </w:r>
          </w:p>
        </w:tc>
      </w:tr>
      <w:tr w14:paraId="23C3AF46" w14:textId="77777777" w:rsidTr="005A2880">
        <w:tblPrEx>
          <w:tblW w:w="8748" w:type="dxa"/>
          <w:tblInd w:w="720" w:type="dxa"/>
          <w:tblLayout w:type="fixed"/>
          <w:tblLook w:val="04A0"/>
        </w:tblPrEx>
        <w:trPr>
          <w:trHeight w:val="260"/>
        </w:trPr>
        <w:tc>
          <w:tcPr>
            <w:tcW w:w="2700" w:type="dxa"/>
            <w:shd w:val="clear" w:color="auto" w:fill="auto"/>
          </w:tcPr>
          <w:p w:rsidR="00910902" w:rsidP="00910902" w14:paraId="50715A25" w14:textId="5C414B6B">
            <w:pPr>
              <w:pStyle w:val="FigureTitle"/>
              <w:spacing w:before="0" w:after="60"/>
              <w:jc w:val="center"/>
              <w:rPr>
                <w:b w:val="0"/>
                <w:sz w:val="22"/>
              </w:rPr>
            </w:pPr>
            <w:r>
              <w:rPr>
                <w:b w:val="0"/>
                <w:sz w:val="22"/>
              </w:rPr>
              <w:t>Latasha Sims (GS 13/6)</w:t>
            </w:r>
          </w:p>
        </w:tc>
        <w:tc>
          <w:tcPr>
            <w:tcW w:w="1693" w:type="dxa"/>
            <w:shd w:val="clear" w:color="auto" w:fill="auto"/>
          </w:tcPr>
          <w:p w:rsidR="00910902" w:rsidP="00910902" w14:paraId="279C2EA9" w14:textId="4FF73B09">
            <w:pPr>
              <w:pStyle w:val="FigureTitle"/>
              <w:spacing w:before="0" w:after="60"/>
              <w:jc w:val="center"/>
              <w:rPr>
                <w:b w:val="0"/>
                <w:sz w:val="22"/>
              </w:rPr>
            </w:pPr>
            <w:r>
              <w:rPr>
                <w:b w:val="0"/>
                <w:sz w:val="22"/>
              </w:rPr>
              <w:t>0.05</w:t>
            </w:r>
          </w:p>
        </w:tc>
        <w:tc>
          <w:tcPr>
            <w:tcW w:w="2645" w:type="dxa"/>
            <w:shd w:val="clear" w:color="auto" w:fill="auto"/>
          </w:tcPr>
          <w:p w:rsidR="00910902" w:rsidP="00910902" w14:paraId="2DB6CE7B" w14:textId="4EB6A07A">
            <w:pPr>
              <w:pStyle w:val="FigureTitle"/>
              <w:spacing w:before="0" w:after="60"/>
              <w:jc w:val="right"/>
            </w:pPr>
            <w:r>
              <w:t>$</w:t>
            </w:r>
            <w:r w:rsidR="001A39C2">
              <w:t>116,193</w:t>
            </w:r>
          </w:p>
        </w:tc>
        <w:tc>
          <w:tcPr>
            <w:tcW w:w="1710" w:type="dxa"/>
            <w:shd w:val="clear" w:color="auto" w:fill="auto"/>
          </w:tcPr>
          <w:p w:rsidR="00910902" w:rsidRPr="00CE7EE2" w:rsidP="00910902" w14:paraId="591C0A4A" w14:textId="057DDDDA">
            <w:pPr>
              <w:pStyle w:val="FigureTitle"/>
              <w:spacing w:before="0" w:after="60"/>
              <w:jc w:val="right"/>
              <w:rPr>
                <w:b w:val="0"/>
                <w:sz w:val="22"/>
              </w:rPr>
            </w:pPr>
            <w:r>
              <w:rPr>
                <w:b w:val="0"/>
                <w:sz w:val="22"/>
              </w:rPr>
              <w:t>$</w:t>
            </w:r>
            <w:r w:rsidR="00564BA2">
              <w:rPr>
                <w:b w:val="0"/>
                <w:sz w:val="22"/>
              </w:rPr>
              <w:t>5,810</w:t>
            </w:r>
          </w:p>
        </w:tc>
      </w:tr>
      <w:tr w14:paraId="3C253E6B" w14:textId="77777777" w:rsidTr="005A2880">
        <w:tblPrEx>
          <w:tblW w:w="8748" w:type="dxa"/>
          <w:tblInd w:w="720" w:type="dxa"/>
          <w:tblLayout w:type="fixed"/>
          <w:tblLook w:val="04A0"/>
        </w:tblPrEx>
        <w:trPr>
          <w:trHeight w:val="260"/>
        </w:trPr>
        <w:tc>
          <w:tcPr>
            <w:tcW w:w="2700" w:type="dxa"/>
            <w:shd w:val="clear" w:color="auto" w:fill="auto"/>
          </w:tcPr>
          <w:p w:rsidR="001E1AE0" w:rsidRPr="00CE7EE2" w:rsidP="00983DC7" w14:paraId="296B7D28" w14:textId="621AAE5C">
            <w:pPr>
              <w:pStyle w:val="FigureTitle"/>
              <w:spacing w:before="0" w:after="60"/>
              <w:jc w:val="center"/>
              <w:rPr>
                <w:b w:val="0"/>
                <w:sz w:val="22"/>
              </w:rPr>
            </w:pPr>
          </w:p>
        </w:tc>
        <w:tc>
          <w:tcPr>
            <w:tcW w:w="1693" w:type="dxa"/>
            <w:shd w:val="clear" w:color="auto" w:fill="auto"/>
          </w:tcPr>
          <w:p w:rsidR="001E1AE0" w:rsidRPr="00CE7EE2" w:rsidP="00983DC7" w14:paraId="1BAD2546" w14:textId="5A53C70D">
            <w:pPr>
              <w:pStyle w:val="FigureTitle"/>
              <w:spacing w:before="0" w:after="60"/>
              <w:jc w:val="center"/>
              <w:rPr>
                <w:b w:val="0"/>
                <w:sz w:val="22"/>
              </w:rPr>
            </w:pPr>
          </w:p>
        </w:tc>
        <w:tc>
          <w:tcPr>
            <w:tcW w:w="2645" w:type="dxa"/>
            <w:shd w:val="clear" w:color="auto" w:fill="auto"/>
          </w:tcPr>
          <w:p w:rsidR="001E1AE0" w:rsidRPr="00CE7EE2" w:rsidP="00983DC7" w14:paraId="5C7BBBAE" w14:textId="77777777">
            <w:pPr>
              <w:pStyle w:val="FigureTitle"/>
              <w:spacing w:before="0" w:after="60"/>
              <w:jc w:val="right"/>
              <w:rPr>
                <w:sz w:val="22"/>
              </w:rPr>
            </w:pPr>
            <w:r w:rsidRPr="00CE7EE2">
              <w:rPr>
                <w:sz w:val="22"/>
              </w:rPr>
              <w:t>Total Salary Costs</w:t>
            </w:r>
          </w:p>
        </w:tc>
        <w:tc>
          <w:tcPr>
            <w:tcW w:w="1710" w:type="dxa"/>
            <w:shd w:val="clear" w:color="auto" w:fill="auto"/>
          </w:tcPr>
          <w:p w:rsidR="001E1AE0" w:rsidRPr="002A53C6" w:rsidP="001E1AE0" w14:paraId="11DBE678" w14:textId="48B4AD84">
            <w:pPr>
              <w:pStyle w:val="FigureTitle"/>
              <w:spacing w:before="0" w:after="60"/>
              <w:jc w:val="right"/>
              <w:rPr>
                <w:sz w:val="22"/>
              </w:rPr>
            </w:pPr>
            <w:r>
              <w:rPr>
                <w:sz w:val="22"/>
              </w:rPr>
              <w:t>$</w:t>
            </w:r>
            <w:r w:rsidR="00564BA2">
              <w:rPr>
                <w:sz w:val="22"/>
              </w:rPr>
              <w:t>30,310</w:t>
            </w:r>
          </w:p>
        </w:tc>
      </w:tr>
      <w:tr w14:paraId="03D120AE" w14:textId="77777777" w:rsidTr="005A2880">
        <w:tblPrEx>
          <w:tblW w:w="8748" w:type="dxa"/>
          <w:tblInd w:w="720" w:type="dxa"/>
          <w:tblLayout w:type="fixed"/>
          <w:tblLook w:val="04A0"/>
        </w:tblPrEx>
        <w:trPr>
          <w:trHeight w:val="458"/>
        </w:trPr>
        <w:tc>
          <w:tcPr>
            <w:tcW w:w="7038" w:type="dxa"/>
            <w:gridSpan w:val="3"/>
            <w:shd w:val="clear" w:color="auto" w:fill="auto"/>
          </w:tcPr>
          <w:p w:rsidR="003A4D03" w:rsidRPr="00CE7EE2" w:rsidP="009513F4" w14:paraId="7BD86AE1" w14:textId="77777777">
            <w:pPr>
              <w:pStyle w:val="FigureTitle"/>
              <w:spacing w:before="0" w:after="60"/>
              <w:jc w:val="right"/>
              <w:rPr>
                <w:sz w:val="22"/>
                <w:szCs w:val="22"/>
              </w:rPr>
            </w:pPr>
            <w:r w:rsidRPr="00CE7EE2">
              <w:rPr>
                <w:sz w:val="22"/>
                <w:szCs w:val="22"/>
              </w:rPr>
              <w:t>Contract Cost</w:t>
            </w:r>
          </w:p>
        </w:tc>
        <w:tc>
          <w:tcPr>
            <w:tcW w:w="1710" w:type="dxa"/>
            <w:shd w:val="clear" w:color="auto" w:fill="auto"/>
          </w:tcPr>
          <w:p w:rsidR="003A4D03" w:rsidRPr="00CE7EE2" w:rsidP="00983DC7" w14:paraId="38893C0A" w14:textId="56717911">
            <w:pPr>
              <w:pStyle w:val="FigureTitle"/>
              <w:spacing w:before="0" w:after="60"/>
              <w:jc w:val="right"/>
              <w:rPr>
                <w:b w:val="0"/>
                <w:sz w:val="22"/>
                <w:szCs w:val="22"/>
              </w:rPr>
            </w:pPr>
            <w:r>
              <w:rPr>
                <w:b w:val="0"/>
                <w:sz w:val="22"/>
                <w:szCs w:val="22"/>
              </w:rPr>
              <w:t>$</w:t>
            </w:r>
            <w:r w:rsidR="00564BA2">
              <w:rPr>
                <w:b w:val="0"/>
                <w:sz w:val="22"/>
                <w:szCs w:val="22"/>
              </w:rPr>
              <w:t>616,114</w:t>
            </w:r>
          </w:p>
        </w:tc>
      </w:tr>
      <w:tr w14:paraId="0A3071FD" w14:textId="77777777" w:rsidTr="005A2880">
        <w:tblPrEx>
          <w:tblW w:w="8748" w:type="dxa"/>
          <w:tblInd w:w="720" w:type="dxa"/>
          <w:tblLayout w:type="fixed"/>
          <w:tblLook w:val="04A0"/>
        </w:tblPrEx>
        <w:trPr>
          <w:trHeight w:val="458"/>
        </w:trPr>
        <w:tc>
          <w:tcPr>
            <w:tcW w:w="7038" w:type="dxa"/>
            <w:gridSpan w:val="3"/>
            <w:shd w:val="clear" w:color="auto" w:fill="auto"/>
          </w:tcPr>
          <w:p w:rsidR="00566AAF" w:rsidRPr="00CE7EE2" w:rsidP="00662A36" w14:paraId="08DF6CE9" w14:textId="77777777">
            <w:pPr>
              <w:pStyle w:val="FigureTitle"/>
              <w:spacing w:before="0" w:after="60"/>
              <w:jc w:val="right"/>
              <w:rPr>
                <w:sz w:val="22"/>
              </w:rPr>
            </w:pPr>
            <w:r w:rsidRPr="00CE7EE2">
              <w:rPr>
                <w:sz w:val="22"/>
              </w:rPr>
              <w:t>Total</w:t>
            </w:r>
          </w:p>
        </w:tc>
        <w:tc>
          <w:tcPr>
            <w:tcW w:w="1710" w:type="dxa"/>
            <w:shd w:val="clear" w:color="auto" w:fill="auto"/>
          </w:tcPr>
          <w:p w:rsidR="00566AAF" w:rsidRPr="00CE7EE2" w:rsidP="00E00A3F" w14:paraId="7E61D4DF" w14:textId="5A3E7264">
            <w:pPr>
              <w:pStyle w:val="FigureTitle"/>
              <w:spacing w:before="0" w:after="60"/>
              <w:jc w:val="right"/>
              <w:rPr>
                <w:sz w:val="22"/>
              </w:rPr>
            </w:pPr>
            <w:r>
              <w:rPr>
                <w:sz w:val="22"/>
              </w:rPr>
              <w:t>$</w:t>
            </w:r>
            <w:r w:rsidR="00217C9F">
              <w:rPr>
                <w:sz w:val="22"/>
              </w:rPr>
              <w:t>646,424</w:t>
            </w:r>
          </w:p>
        </w:tc>
      </w:tr>
    </w:tbl>
    <w:p w:rsidR="004C6979" w:rsidRPr="00CE7EE2" w:rsidP="006B3429" w14:paraId="7F91BDDD" w14:textId="18EBEBDF">
      <w:pPr>
        <w:pStyle w:val="Heading2"/>
      </w:pPr>
      <w:bookmarkStart w:id="72" w:name="_Toc107928491"/>
      <w:bookmarkStart w:id="73" w:name="_Toc107928857"/>
      <w:bookmarkStart w:id="74" w:name="_Toc107930136"/>
      <w:r>
        <w:t>15.</w:t>
      </w:r>
      <w:r>
        <w:tab/>
      </w:r>
      <w:r w:rsidRPr="00CE7EE2" w:rsidR="00EB7538">
        <w:t>Explanation for Program Changes or Adjustments</w:t>
      </w:r>
      <w:bookmarkEnd w:id="72"/>
      <w:bookmarkEnd w:id="73"/>
      <w:bookmarkEnd w:id="74"/>
    </w:p>
    <w:p w:rsidR="001A254E" w:rsidRPr="001A254E" w:rsidP="001A254E" w14:paraId="23D49E20" w14:textId="77777777">
      <w:pPr>
        <w:spacing w:before="100" w:beforeAutospacing="1" w:after="100" w:afterAutospacing="1"/>
        <w:ind w:left="720"/>
        <w:rPr>
          <w:u w:val="single"/>
        </w:rPr>
      </w:pPr>
      <w:r w:rsidRPr="001A254E">
        <w:t>This is a new information collection.</w:t>
      </w:r>
    </w:p>
    <w:p w:rsidR="004C6979" w:rsidRPr="00CE7EE2" w:rsidP="006B3429" w14:paraId="565911E0" w14:textId="5C3BEFF1">
      <w:pPr>
        <w:pStyle w:val="Heading2"/>
      </w:pPr>
      <w:bookmarkStart w:id="75" w:name="_Toc107928492"/>
      <w:bookmarkStart w:id="76" w:name="_Toc107928858"/>
      <w:bookmarkStart w:id="77" w:name="_Toc107930137"/>
      <w:r>
        <w:t>16.</w:t>
      </w:r>
      <w:r>
        <w:tab/>
      </w:r>
      <w:r w:rsidRPr="00CE7EE2" w:rsidR="00EB7538">
        <w:t>Plans for Tabulation and Publication and Project Time Schedule</w:t>
      </w:r>
      <w:bookmarkEnd w:id="75"/>
      <w:bookmarkEnd w:id="76"/>
      <w:bookmarkEnd w:id="77"/>
    </w:p>
    <w:p w:rsidR="009B7DA1" w:rsidRPr="00CE7EE2" w:rsidP="009B7DA1" w14:paraId="320FB36A" w14:textId="1FEE1364">
      <w:pPr>
        <w:pStyle w:val="BodyText1"/>
        <w:spacing w:after="0" w:line="240" w:lineRule="auto"/>
        <w:ind w:left="720" w:firstLine="0"/>
      </w:pPr>
      <w:r w:rsidRPr="00597832">
        <w:t xml:space="preserve">Data from this information collection will be used to </w:t>
      </w:r>
      <w:r w:rsidRPr="00597832" w:rsidR="002A1A14">
        <w:t>estimate</w:t>
      </w:r>
      <w:r w:rsidRPr="00597832" w:rsidR="00BE6652">
        <w:t xml:space="preserve"> preferences for long-acting pre-exposure prophylaxis (LA-PrEP) products for HIV prevention among potential users and providers</w:t>
      </w:r>
      <w:r w:rsidRPr="00597832">
        <w:t>. These estimates will take the form of self-reported</w:t>
      </w:r>
      <w:r w:rsidRPr="00597832" w:rsidR="00A77DAE">
        <w:t xml:space="preserve"> product</w:t>
      </w:r>
      <w:r w:rsidRPr="00597832">
        <w:t xml:space="preserve"> </w:t>
      </w:r>
      <w:r w:rsidRPr="00597832" w:rsidR="00A77DAE">
        <w:t xml:space="preserve">preferences </w:t>
      </w:r>
      <w:r w:rsidRPr="00597832">
        <w:t xml:space="preserve">and </w:t>
      </w:r>
      <w:r w:rsidRPr="00597832" w:rsidR="00FE45B1">
        <w:t>a series of discrete choice questions where they will be asked to choose between PrEP options</w:t>
      </w:r>
      <w:r w:rsidRPr="00597832">
        <w:t xml:space="preserve">. </w:t>
      </w:r>
      <w:r w:rsidRPr="00597832" w:rsidR="00597832">
        <w:t>Following the DCE, participants will be asked more direct questions about factors that could influence their choice of LA-PrEP products and delivery features.</w:t>
      </w:r>
    </w:p>
    <w:p w:rsidR="00F07EDE" w:rsidRPr="000C1C54" w:rsidP="004819B9" w14:paraId="56D56600" w14:textId="77777777">
      <w:pPr>
        <w:pStyle w:val="BodyText0"/>
      </w:pPr>
      <w:r w:rsidRPr="000C1C54">
        <w:t>The survey questionnaires will focus on the following primary and secondary endpoints:</w:t>
      </w:r>
    </w:p>
    <w:p w:rsidR="00F07EDE" w:rsidP="004819B9" w14:paraId="53B6EC42" w14:textId="0C6C922F">
      <w:pPr>
        <w:pStyle w:val="bullets"/>
      </w:pPr>
      <w:r w:rsidRPr="000C1C54">
        <w:t>Relative preference weight estimates for all attribute levels of LA-PrEP products included in the DCE</w:t>
      </w:r>
      <w:r>
        <w:t>, estimated separately for</w:t>
      </w:r>
      <w:r w:rsidRPr="000C1C54">
        <w:t xml:space="preserve"> </w:t>
      </w:r>
      <w:r>
        <w:t>clients</w:t>
      </w:r>
      <w:r w:rsidRPr="000C1C54">
        <w:t xml:space="preserve"> and providers. </w:t>
      </w:r>
    </w:p>
    <w:p w:rsidR="00F07EDE" w:rsidRPr="000C1C54" w:rsidP="004819B9" w14:paraId="2B928D26" w14:textId="77777777">
      <w:pPr>
        <w:pStyle w:val="bullets"/>
      </w:pPr>
      <w:r>
        <w:t>Conditional relative importance estimates for all attributes in the DCE, computed separately for clients and providers.</w:t>
      </w:r>
    </w:p>
    <w:p w:rsidR="00F07EDE" w:rsidRPr="000C1C54" w:rsidP="004819B9" w14:paraId="303DB73C" w14:textId="77777777">
      <w:pPr>
        <w:pStyle w:val="bullets"/>
      </w:pPr>
      <w:r w:rsidRPr="000C1C54">
        <w:t xml:space="preserve">Relative preference weight estimate for the </w:t>
      </w:r>
      <w:r>
        <w:t>neither</w:t>
      </w:r>
      <w:r w:rsidRPr="000C1C54">
        <w:t xml:space="preserve"> option and proportion of </w:t>
      </w:r>
      <w:r>
        <w:t xml:space="preserve">clients </w:t>
      </w:r>
      <w:r w:rsidRPr="000C1C54">
        <w:t xml:space="preserve">and providers </w:t>
      </w:r>
      <w:r>
        <w:t>not choosing one</w:t>
      </w:r>
      <w:r w:rsidRPr="000C1C54">
        <w:t xml:space="preserve"> of </w:t>
      </w:r>
      <w:r>
        <w:t xml:space="preserve">the </w:t>
      </w:r>
      <w:r w:rsidRPr="000C1C54">
        <w:t>presented LA-PrEP options.</w:t>
      </w:r>
    </w:p>
    <w:p w:rsidR="00F07EDE" w:rsidRPr="00931CA2" w:rsidP="004819B9" w14:paraId="4AAB36C3" w14:textId="77777777">
      <w:pPr>
        <w:pStyle w:val="bullets"/>
      </w:pPr>
      <w:r>
        <w:t>Acceptability</w:t>
      </w:r>
      <w:r w:rsidRPr="000C1C54">
        <w:t xml:space="preserve"> rating scores </w:t>
      </w:r>
      <w:r>
        <w:t>for products and specific aspects of LA-PrEP and product rankings</w:t>
      </w:r>
      <w:r w:rsidRPr="00FA351E">
        <w:t>, overall and by subgroup</w:t>
      </w:r>
      <w:r w:rsidRPr="000C1C54">
        <w:t>.</w:t>
      </w:r>
    </w:p>
    <w:p w:rsidR="00F07EDE" w:rsidP="004819B9" w14:paraId="2560B8FF" w14:textId="2DF8A5FF">
      <w:pPr>
        <w:pStyle w:val="BodyText0"/>
      </w:pPr>
      <w:r>
        <w:t>Exploratory endpoints will include:</w:t>
      </w:r>
    </w:p>
    <w:p w:rsidR="00F07EDE" w:rsidRPr="00CE7EE2" w:rsidP="004819B9" w14:paraId="54FAA200" w14:textId="4DAC0B87">
      <w:pPr>
        <w:pStyle w:val="bullets"/>
        <w:spacing w:after="240"/>
      </w:pPr>
      <w:r w:rsidRPr="00D57106">
        <w:t xml:space="preserve">Differences in </w:t>
      </w:r>
      <w:r>
        <w:t>preference weight estimates and direct elicitation questions</w:t>
      </w:r>
      <w:r w:rsidRPr="00D57106">
        <w:t xml:space="preserve"> salient to preferences by sociodemographic, behavioral, and attitudinal factors</w:t>
      </w:r>
      <w:r>
        <w:t xml:space="preserve"> within the priority populations and among providers.</w:t>
      </w:r>
    </w:p>
    <w:p w:rsidR="00A058B8" w:rsidP="004819B9" w14:paraId="1670DD49" w14:textId="6DD182B4">
      <w:pPr>
        <w:pStyle w:val="BodyText0"/>
        <w:rPr>
          <w:rFonts w:eastAsia="SimSun"/>
          <w:lang w:eastAsia="zh-CN"/>
        </w:rPr>
      </w:pPr>
      <w:r w:rsidRPr="00956C36">
        <w:rPr>
          <w:rFonts w:eastAsia="SimSun"/>
          <w:lang w:eastAsia="zh-CN"/>
        </w:rPr>
        <w:t>Traditional power calculations do not directly translate to preference surveys like DCEs</w:t>
      </w:r>
      <w:r w:rsidRPr="00956C36">
        <w:rPr>
          <w:rFonts w:eastAsia="SimSun"/>
          <w:lang w:eastAsia="zh-CN"/>
        </w:rPr>
        <w:t xml:space="preserve"> </w:t>
      </w:r>
      <w:r w:rsidRPr="00956C36">
        <w:rPr>
          <w:rFonts w:eastAsia="SimSun"/>
          <w:lang w:eastAsia="zh-CN"/>
        </w:rPr>
        <w:t xml:space="preserve">because power is impacted by several factors that are unknown </w:t>
      </w:r>
      <w:r w:rsidRPr="00956C36">
        <w:rPr>
          <w:rFonts w:eastAsia="SimSun"/>
          <w:i/>
          <w:lang w:eastAsia="zh-CN"/>
        </w:rPr>
        <w:t>a priori</w:t>
      </w:r>
      <w:r w:rsidRPr="00956C36">
        <w:rPr>
          <w:rFonts w:eastAsia="SimSun"/>
          <w:lang w:eastAsia="zh-CN"/>
        </w:rPr>
        <w:t>.</w:t>
      </w:r>
      <w:r w:rsidR="00381E28">
        <w:rPr>
          <w:rFonts w:eastAsia="SimSun"/>
          <w:lang w:eastAsia="zh-CN"/>
        </w:rPr>
        <w:fldChar w:fldCharType="begin"/>
      </w:r>
      <w:r w:rsidR="00494D45">
        <w:rPr>
          <w:rFonts w:eastAsia="SimSun"/>
          <w:lang w:eastAsia="zh-CN"/>
        </w:rPr>
        <w:instrText xml:space="preserve"> ADDIN EN.CITE &lt;EndNote&gt;&lt;Cite&gt;&lt;Author&gt;de Bekker-Grob&lt;/Author&gt;&lt;Year&gt;2015&lt;/Year&gt;&lt;RecNum&gt;23&lt;/RecNum&gt;&lt;DisplayText&gt;&lt;style face="superscript"&gt;26&lt;/style&gt;&lt;/DisplayText&gt;&lt;record&gt;&lt;rec-number&gt;23&lt;/rec-number&gt;&lt;foreign-keys&gt;&lt;key app="EN" db-id="fszerep2af0zdkefp5yp2eec55r2xfzsewaw" timestamp="1649353932"&gt;23&lt;/key&gt;&lt;/foreign-keys&gt;&lt;ref-type name="Journal Article"&gt;17&lt;/ref-type&gt;&lt;contributors&gt;&lt;authors&gt;&lt;author&gt;de Bekker-Grob, E. W.&lt;/author&gt;&lt;author&gt;Donkers, B.&lt;/author&gt;&lt;author&gt;Jonker, M. F.&lt;/author&gt;&lt;author&gt;Stolk, E. A.&lt;/author&gt;&lt;/authors&gt;&lt;/contributors&gt;&lt;auth-address&gt;Department of Public Health, Erasmus MC, University Medical Centre Rotterdam, PO Box 2040, 3000 CA, Rotterdam, The Netherlands. e.debekker@erasmusmc.nl.&amp;#xD;Department of Business Economics, Erasmus University, Rotterdam, The Netherlands.&amp;#xD;Department of Health Economics, Policy and Law, Erasmus University, Rotterdam, The Netherlands.&lt;/auth-address&gt;&lt;titles&gt;&lt;title&gt;Sample size requirements for discrete-choice experiments in healthcare: a practical guide&lt;/title&gt;&lt;secondary-title&gt;Patient&lt;/secondary-title&gt;&lt;/titles&gt;&lt;periodical&gt;&lt;full-title&gt;Patient&lt;/full-title&gt;&lt;/periodical&gt;&lt;pages&gt;373-384&lt;/pages&gt;&lt;volume&gt;8&lt;/volume&gt;&lt;number&gt;5&lt;/number&gt;&lt;edition&gt;2015/03/03&lt;/edition&gt;&lt;keywords&gt;&lt;keyword&gt;Choice Behavior&lt;/keyword&gt;&lt;keyword&gt;Health Services Research/organization &amp;amp; administration/standards/*statistics &amp;amp;&lt;/keyword&gt;&lt;keyword&gt;numerical data&lt;/keyword&gt;&lt;keyword&gt;Humans&lt;/keyword&gt;&lt;keyword&gt;Medline&lt;/keyword&gt;&lt;keyword&gt;Models, Statistical&lt;/keyword&gt;&lt;keyword&gt;Patient Preference/*statistics &amp;amp; numerical data&lt;/keyword&gt;&lt;keyword&gt;Research Design/*statistics &amp;amp; numerical data&lt;/keyword&gt;&lt;keyword&gt;*Sample Size&lt;/keyword&gt;&lt;/keywords&gt;&lt;dates&gt;&lt;year&gt;2015&lt;/year&gt;&lt;pub-dates&gt;&lt;date&gt;Oct&lt;/date&gt;&lt;/pub-dates&gt;&lt;/dates&gt;&lt;isbn&gt;1178-1661 (Electronic)&amp;#xD;1178-1653 (Linking)&lt;/isbn&gt;&lt;accession-num&gt;25726010&lt;/accession-num&gt;&lt;urls&gt;&lt;related-urls&gt;&lt;url&gt;https://www.ncbi.nlm.nih.gov/pubmed/25726010&lt;/url&gt;&lt;/related-urls&gt;&lt;/urls&gt;&lt;custom2&gt;PMC4575371&lt;/custom2&gt;&lt;electronic-resource-num&gt;10.1007/s40271-015-0118-z&lt;/electronic-resource-num&gt;&lt;/record&gt;&lt;/Cite&gt;&lt;/EndNote&gt;</w:instrText>
      </w:r>
      <w:r w:rsidR="00381E28">
        <w:rPr>
          <w:rFonts w:eastAsia="SimSun"/>
          <w:lang w:eastAsia="zh-CN"/>
        </w:rPr>
        <w:fldChar w:fldCharType="separate"/>
      </w:r>
      <w:r w:rsidRPr="00494D45" w:rsidR="00494D45">
        <w:rPr>
          <w:rFonts w:eastAsia="SimSun"/>
          <w:noProof/>
          <w:vertAlign w:val="superscript"/>
          <w:lang w:eastAsia="zh-CN"/>
        </w:rPr>
        <w:t>26</w:t>
      </w:r>
      <w:r w:rsidR="00381E28">
        <w:rPr>
          <w:rFonts w:eastAsia="SimSun"/>
          <w:lang w:eastAsia="zh-CN"/>
        </w:rPr>
        <w:fldChar w:fldCharType="end"/>
      </w:r>
      <w:r w:rsidRPr="00956C36">
        <w:rPr>
          <w:rFonts w:ascii="SimSun" w:eastAsia="SimSun" w:hAnsi="SimSun"/>
          <w:lang w:eastAsia="zh-CN"/>
        </w:rPr>
        <w:t xml:space="preserve"> </w:t>
      </w:r>
      <w:r w:rsidRPr="00956C36">
        <w:rPr>
          <w:rFonts w:eastAsia="SimSun"/>
          <w:lang w:eastAsia="zh-CN"/>
        </w:rPr>
        <w:t>We base our sample size recommendation on Orme’s Rule,</w:t>
      </w:r>
      <w:r w:rsidRPr="00D43DD3" w:rsidR="004D61F5">
        <w:rPr>
          <w:rFonts w:eastAsia="SimSun"/>
          <w:lang w:eastAsia="zh-CN"/>
        </w:rPr>
        <w:fldChar w:fldCharType="begin"/>
      </w:r>
      <w:r w:rsidR="00494D45">
        <w:rPr>
          <w:rFonts w:eastAsia="SimSun"/>
          <w:lang w:eastAsia="zh-CN"/>
        </w:rPr>
        <w:instrText xml:space="preserve"> ADDIN EN.CITE &lt;EndNote&gt;&lt;Cite&gt;&lt;Author&gt;Orme&lt;/Author&gt;&lt;Year&gt;2010&lt;/Year&gt;&lt;RecNum&gt;24&lt;/RecNum&gt;&lt;DisplayText&gt;&lt;style face="superscript"&gt;27&lt;/style&gt;&lt;/DisplayText&gt;&lt;record&gt;&lt;rec-number&gt;24&lt;/rec-number&gt;&lt;foreign-keys&gt;&lt;key app="EN" db-id="fszerep2af0zdkefp5yp2eec55r2xfzsewaw" timestamp="1649354105"&gt;24&lt;/key&gt;&lt;/foreign-keys&gt;&lt;ref-type name="Unpublished Work"&gt;34&lt;/ref-type&gt;&lt;contributors&gt;&lt;authors&gt;&lt;author&gt;Orme, B. K.&lt;/author&gt;&lt;/authors&gt;&lt;/contributors&gt;&lt;titles&gt;&lt;title&gt;Getting started with conjoint analysis: strategies for product design and pricing research. 2nd ed&lt;/title&gt;&lt;/titles&gt;&lt;dates&gt;&lt;year&gt;2010&lt;/year&gt;&lt;/dates&gt;&lt;pub-location&gt;Madison, WI&lt;/pub-location&gt;&lt;publisher&gt;Research Publishers&lt;/publisher&gt;&lt;urls&gt;&lt;/urls&gt;&lt;/record&gt;&lt;/Cite&gt;&lt;/EndNote&gt;</w:instrText>
      </w:r>
      <w:r w:rsidRPr="00D43DD3" w:rsidR="004D61F5">
        <w:rPr>
          <w:rFonts w:eastAsia="SimSun"/>
          <w:lang w:eastAsia="zh-CN"/>
        </w:rPr>
        <w:fldChar w:fldCharType="separate"/>
      </w:r>
      <w:r w:rsidRPr="00494D45" w:rsidR="00494D45">
        <w:rPr>
          <w:rFonts w:eastAsia="SimSun"/>
          <w:noProof/>
          <w:vertAlign w:val="superscript"/>
          <w:lang w:eastAsia="zh-CN"/>
        </w:rPr>
        <w:t>27</w:t>
      </w:r>
      <w:r w:rsidRPr="00D43DD3" w:rsidR="004D61F5">
        <w:rPr>
          <w:rFonts w:eastAsia="SimSun"/>
          <w:lang w:eastAsia="zh-CN"/>
        </w:rPr>
        <w:fldChar w:fldCharType="end"/>
      </w:r>
      <w:r w:rsidRPr="00956C36">
        <w:rPr>
          <w:rFonts w:eastAsia="SimSun"/>
          <w:lang w:eastAsia="zh-CN"/>
        </w:rPr>
        <w:t xml:space="preserve"> a widely used rule of thumb that estimates sample sizes for sufficient precision of main effect estimates based on the underlying components of the DCE design: N &gt; 1000c / (t x a) where (N) is the minimum sample size required for main effects, (c) is the number of analysis cells or the largest number of levels for any one attribute, (t) is the number of choices each participant completes, and (a) is the number of alternative product options per question. Based on these rules, we will require 200 to complete the survey in each of the 8 priority groups: Black MSM, Hispanic/Latino MSM, White MSM, Black heterosexual men, White heterosexual men, transgender women, persons who inject drugs, and clinical providers. </w:t>
      </w:r>
    </w:p>
    <w:p w:rsidR="00A058B8" w:rsidRPr="00956C36" w:rsidP="004819B9" w14:paraId="49296B2A" w14:textId="77777777">
      <w:pPr>
        <w:pStyle w:val="BodyText0"/>
      </w:pPr>
      <w:r w:rsidRPr="00956C36">
        <w:rPr>
          <w:szCs w:val="28"/>
        </w:rPr>
        <w:t>A</w:t>
      </w:r>
      <w:r w:rsidRPr="00956C36">
        <w:t xml:space="preserve"> survey will </w:t>
      </w:r>
      <w:r w:rsidRPr="00956C36">
        <w:t>be considered to be</w:t>
      </w:r>
      <w:r w:rsidRPr="00956C36">
        <w:t xml:space="preserve"> complete for the purposes of reimbursement if the respondent </w:t>
      </w:r>
      <w:r w:rsidRPr="004819B9">
        <w:rPr>
          <w:rFonts w:eastAsia="SimSun"/>
          <w:lang w:eastAsia="zh-CN"/>
        </w:rPr>
        <w:t>answers</w:t>
      </w:r>
      <w:r w:rsidRPr="00956C36">
        <w:t xml:space="preserve"> at least two choice questions in the DCE and reaches the last screen of the survey.  Incomplete surveys will be excluded from the analysis sample. Data from respondents who complete the survey too quickly or too slowly (with cutoffs determined based on the final DCE design) will also be excluded from analysis sample (see section 5.4.2).  </w:t>
      </w:r>
      <w:r w:rsidRPr="00956C36">
        <w:rPr>
          <w:szCs w:val="28"/>
        </w:rPr>
        <w:t>We estimate that up to 15% of surveys may be rejected due to these quality issues and therefore propose to enroll about 1840 participants to achieve a sample size of 1600 for analysis.</w:t>
      </w:r>
    </w:p>
    <w:p w:rsidR="00950600" w:rsidP="004819B9" w14:paraId="4699125F" w14:textId="144F68DF">
      <w:pPr>
        <w:pStyle w:val="BodyText0"/>
        <w:rPr>
          <w:b/>
          <w:bCs/>
        </w:rPr>
      </w:pPr>
      <w:r w:rsidRPr="00CE7EE2">
        <w:t xml:space="preserve">The </w:t>
      </w:r>
      <w:r w:rsidRPr="004819B9">
        <w:rPr>
          <w:rFonts w:eastAsia="SimSun"/>
          <w:lang w:eastAsia="zh-CN"/>
        </w:rPr>
        <w:t>reporting</w:t>
      </w:r>
      <w:r w:rsidRPr="00CE7EE2">
        <w:t xml:space="preserve"> and dissemination </w:t>
      </w:r>
      <w:r w:rsidR="00F44D83">
        <w:t>to CDC</w:t>
      </w:r>
      <w:r w:rsidRPr="00CE7EE2" w:rsidR="00F44D83">
        <w:t xml:space="preserve"> </w:t>
      </w:r>
      <w:r w:rsidRPr="00CE7EE2">
        <w:t xml:space="preserve">will consist of </w:t>
      </w:r>
      <w:r w:rsidR="00AA7651">
        <w:t>these primary</w:t>
      </w:r>
      <w:r w:rsidRPr="00CE7EE2">
        <w:t xml:space="preserve"> components: </w:t>
      </w:r>
      <w:r w:rsidR="00F44D83">
        <w:t>(</w:t>
      </w:r>
      <w:r w:rsidR="00F036D6">
        <w:t>1</w:t>
      </w:r>
      <w:r w:rsidRPr="00746148" w:rsidR="00746148">
        <w:t xml:space="preserve">) a comprehensive report summarizing findings from this information collection; and (3) at least </w:t>
      </w:r>
      <w:r w:rsidR="004936B9">
        <w:t>two</w:t>
      </w:r>
      <w:r w:rsidRPr="00746148" w:rsidR="00746148">
        <w:t xml:space="preserve"> peer-reviewed journal articles that document the </w:t>
      </w:r>
      <w:r w:rsidR="00F44D83">
        <w:t>results of the provider and client DCEs</w:t>
      </w:r>
      <w:r w:rsidRPr="00746148" w:rsidR="00746148">
        <w:t>.</w:t>
      </w:r>
      <w:r w:rsidRPr="00EE0DB9" w:rsidR="00EE0DB9">
        <w:t xml:space="preserve"> The project time schedule is summarized in Table</w:t>
      </w:r>
      <w:r w:rsidR="00EE0DB9">
        <w:t xml:space="preserve"> 4.</w:t>
      </w:r>
      <w:bookmarkStart w:id="78" w:name="_Toc66689102"/>
      <w:bookmarkStart w:id="79" w:name="_Toc140476560"/>
      <w:bookmarkStart w:id="80" w:name="_Toc216595340"/>
      <w:bookmarkStart w:id="81" w:name="_Toc361824172"/>
    </w:p>
    <w:p w:rsidR="009B7DA1" w:rsidP="004301B4" w14:paraId="009CFAFF" w14:textId="24E06AA3">
      <w:pPr>
        <w:pStyle w:val="FigureTitle"/>
      </w:pPr>
      <w:r>
        <w:t>Table 4</w:t>
      </w:r>
      <w:r w:rsidRPr="002640B0">
        <w:t>.</w:t>
      </w:r>
      <w:bookmarkEnd w:id="78"/>
      <w:bookmarkEnd w:id="79"/>
      <w:bookmarkEnd w:id="80"/>
      <w:r w:rsidRPr="002640B0">
        <w:t xml:space="preserve"> </w:t>
      </w:r>
      <w:r w:rsidR="004301B4">
        <w:tab/>
      </w:r>
      <w:r w:rsidRPr="002640B0">
        <w:t>Project Schedule</w:t>
      </w:r>
      <w:bookmarkEnd w:id="81"/>
    </w:p>
    <w:tbl>
      <w:tblPr>
        <w:tblW w:w="8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115" w:type="dxa"/>
          <w:right w:w="115" w:type="dxa"/>
        </w:tblCellMar>
        <w:tblLook w:val="01E0"/>
      </w:tblPr>
      <w:tblGrid>
        <w:gridCol w:w="5085"/>
        <w:gridCol w:w="3900"/>
      </w:tblGrid>
      <w:tr w14:paraId="09A3084E" w14:textId="77777777" w:rsidTr="008E6C34">
        <w:tblPrEx>
          <w:tblW w:w="8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115" w:type="dxa"/>
            <w:right w:w="115" w:type="dxa"/>
          </w:tblCellMar>
          <w:tblLook w:val="01E0"/>
        </w:tblPrEx>
        <w:trPr>
          <w:cantSplit/>
        </w:trPr>
        <w:tc>
          <w:tcPr>
            <w:tcW w:w="5085" w:type="dxa"/>
            <w:vAlign w:val="bottom"/>
          </w:tcPr>
          <w:p w:rsidR="00D43DD3" w:rsidRPr="00CE7EE2" w:rsidP="004301B4" w14:paraId="64D9D8F2" w14:textId="77777777">
            <w:pPr>
              <w:pStyle w:val="TableHeaders"/>
            </w:pPr>
            <w:r w:rsidRPr="00CE7EE2">
              <w:t>Project Activity</w:t>
            </w:r>
          </w:p>
        </w:tc>
        <w:tc>
          <w:tcPr>
            <w:tcW w:w="3900" w:type="dxa"/>
            <w:vAlign w:val="bottom"/>
          </w:tcPr>
          <w:p w:rsidR="00D43DD3" w:rsidRPr="00CE7EE2" w:rsidP="004301B4" w14:paraId="146495D5" w14:textId="1F8E1365">
            <w:pPr>
              <w:pStyle w:val="TableHeaders"/>
            </w:pPr>
            <w:r>
              <w:t>Time Schedule</w:t>
            </w:r>
          </w:p>
        </w:tc>
      </w:tr>
      <w:tr w14:paraId="4E4AB327" w14:textId="77777777" w:rsidTr="008E6C34">
        <w:tblPrEx>
          <w:tblW w:w="8985" w:type="dxa"/>
          <w:tblCellMar>
            <w:top w:w="0" w:type="dxa"/>
            <w:left w:w="115" w:type="dxa"/>
            <w:right w:w="115" w:type="dxa"/>
          </w:tblCellMar>
          <w:tblLook w:val="01E0"/>
        </w:tblPrEx>
        <w:trPr>
          <w:cantSplit/>
        </w:trPr>
        <w:tc>
          <w:tcPr>
            <w:tcW w:w="5085" w:type="dxa"/>
          </w:tcPr>
          <w:p w:rsidR="00D43DD3" w:rsidRPr="000841B4" w:rsidP="004301B4" w14:paraId="3B59F344" w14:textId="76B8D758">
            <w:pPr>
              <w:spacing w:before="40" w:after="40"/>
            </w:pPr>
            <w:r w:rsidRPr="00512F47">
              <w:t>Complete web survey programming</w:t>
            </w:r>
          </w:p>
        </w:tc>
        <w:tc>
          <w:tcPr>
            <w:tcW w:w="3900" w:type="dxa"/>
          </w:tcPr>
          <w:p w:rsidR="00D43DD3" w:rsidRPr="00CE7EE2" w:rsidP="004301B4" w14:paraId="04D6579E" w14:textId="50E5A3F1">
            <w:pPr>
              <w:tabs>
                <w:tab w:val="right" w:pos="9350"/>
              </w:tabs>
              <w:autoSpaceDE w:val="0"/>
              <w:autoSpaceDN w:val="0"/>
              <w:adjustRightInd w:val="0"/>
              <w:spacing w:before="40" w:after="40"/>
              <w:rPr>
                <w:sz w:val="22"/>
                <w:szCs w:val="22"/>
              </w:rPr>
            </w:pPr>
            <w:r w:rsidRPr="52F6D066">
              <w:rPr>
                <w:sz w:val="22"/>
                <w:szCs w:val="22"/>
              </w:rPr>
              <w:t>Prior to OMB approval</w:t>
            </w:r>
          </w:p>
        </w:tc>
      </w:tr>
      <w:tr w14:paraId="7E44D8BA" w14:textId="77777777" w:rsidTr="008E6C34">
        <w:tblPrEx>
          <w:tblW w:w="8985" w:type="dxa"/>
          <w:tblCellMar>
            <w:top w:w="0" w:type="dxa"/>
            <w:left w:w="115" w:type="dxa"/>
            <w:right w:w="115" w:type="dxa"/>
          </w:tblCellMar>
          <w:tblLook w:val="01E0"/>
        </w:tblPrEx>
        <w:trPr>
          <w:cantSplit/>
        </w:trPr>
        <w:tc>
          <w:tcPr>
            <w:tcW w:w="5085" w:type="dxa"/>
          </w:tcPr>
          <w:p w:rsidR="00D43DD3" w:rsidRPr="00CE7EE2" w:rsidP="004301B4" w14:paraId="4E8240B9" w14:textId="55961216">
            <w:pPr>
              <w:spacing w:before="40" w:after="40"/>
              <w:rPr>
                <w:szCs w:val="22"/>
              </w:rPr>
            </w:pPr>
            <w:r w:rsidRPr="000841B4">
              <w:t xml:space="preserve">Identify and confirm recruitment sources for each target population </w:t>
            </w:r>
          </w:p>
        </w:tc>
        <w:tc>
          <w:tcPr>
            <w:tcW w:w="3900" w:type="dxa"/>
          </w:tcPr>
          <w:p w:rsidR="00D43DD3" w:rsidRPr="00CE7EE2" w:rsidP="52F6D066" w14:paraId="75F9CF5F" w14:textId="78710E4C">
            <w:pPr>
              <w:tabs>
                <w:tab w:val="right" w:pos="9350"/>
              </w:tabs>
              <w:autoSpaceDE w:val="0"/>
              <w:autoSpaceDN w:val="0"/>
              <w:adjustRightInd w:val="0"/>
              <w:spacing w:before="40" w:after="40"/>
            </w:pPr>
            <w:r>
              <w:t>Prior to OMB approval</w:t>
            </w:r>
          </w:p>
        </w:tc>
      </w:tr>
      <w:tr w14:paraId="59967438" w14:textId="77777777" w:rsidTr="008E6C34">
        <w:tblPrEx>
          <w:tblW w:w="8985" w:type="dxa"/>
          <w:tblCellMar>
            <w:top w:w="0" w:type="dxa"/>
            <w:left w:w="115" w:type="dxa"/>
            <w:right w:w="115" w:type="dxa"/>
          </w:tblCellMar>
          <w:tblLook w:val="01E0"/>
        </w:tblPrEx>
        <w:trPr>
          <w:cantSplit/>
        </w:trPr>
        <w:tc>
          <w:tcPr>
            <w:tcW w:w="5085" w:type="dxa"/>
          </w:tcPr>
          <w:p w:rsidR="00D43DD3" w:rsidRPr="00CE7EE2" w:rsidP="004301B4" w14:paraId="323B40C5" w14:textId="4513089B">
            <w:pPr>
              <w:spacing w:before="40" w:after="40"/>
              <w:rPr>
                <w:sz w:val="22"/>
                <w:szCs w:val="22"/>
              </w:rPr>
            </w:pPr>
            <w:r w:rsidRPr="000841B4">
              <w:t xml:space="preserve">Initiate online recruitment and data collection </w:t>
            </w:r>
          </w:p>
        </w:tc>
        <w:tc>
          <w:tcPr>
            <w:tcW w:w="3900" w:type="dxa"/>
          </w:tcPr>
          <w:p w:rsidR="00D43DD3" w:rsidRPr="00CE7EE2" w:rsidP="52F6D066" w14:paraId="2630A04E" w14:textId="0ED0E2E9">
            <w:pPr>
              <w:spacing w:before="40" w:after="40"/>
            </w:pPr>
            <w:r>
              <w:t>Within 1 month of OMB approval</w:t>
            </w:r>
          </w:p>
        </w:tc>
      </w:tr>
      <w:tr w14:paraId="5E1AFB20" w14:textId="77777777" w:rsidTr="008E6C34">
        <w:tblPrEx>
          <w:tblW w:w="8985" w:type="dxa"/>
          <w:tblCellMar>
            <w:top w:w="0" w:type="dxa"/>
            <w:left w:w="115" w:type="dxa"/>
            <w:right w:w="115" w:type="dxa"/>
          </w:tblCellMar>
          <w:tblLook w:val="01E0"/>
        </w:tblPrEx>
        <w:trPr>
          <w:cantSplit/>
        </w:trPr>
        <w:tc>
          <w:tcPr>
            <w:tcW w:w="5085" w:type="dxa"/>
          </w:tcPr>
          <w:p w:rsidR="00D43DD3" w:rsidRPr="00D11B0E" w:rsidP="004301B4" w14:paraId="7BF55B10" w14:textId="144C807A">
            <w:pPr>
              <w:spacing w:before="40" w:after="40"/>
            </w:pPr>
            <w:r w:rsidRPr="00D11B0E">
              <w:t xml:space="preserve">Complete online data collection </w:t>
            </w:r>
          </w:p>
        </w:tc>
        <w:tc>
          <w:tcPr>
            <w:tcW w:w="3900" w:type="dxa"/>
          </w:tcPr>
          <w:p w:rsidR="00D43DD3" w:rsidRPr="00D11B0E" w:rsidP="004301B4" w14:paraId="0EB36309" w14:textId="60CB9DF9">
            <w:pPr>
              <w:spacing w:before="40" w:after="40"/>
            </w:pPr>
            <w:r>
              <w:t>6 months after OMB approval</w:t>
            </w:r>
          </w:p>
        </w:tc>
      </w:tr>
      <w:tr w14:paraId="66446EF0" w14:textId="77777777" w:rsidTr="008E6C34">
        <w:tblPrEx>
          <w:tblW w:w="8985" w:type="dxa"/>
          <w:tblCellMar>
            <w:top w:w="0" w:type="dxa"/>
            <w:left w:w="115" w:type="dxa"/>
            <w:right w:w="115" w:type="dxa"/>
          </w:tblCellMar>
          <w:tblLook w:val="01E0"/>
        </w:tblPrEx>
        <w:trPr>
          <w:cantSplit/>
        </w:trPr>
        <w:tc>
          <w:tcPr>
            <w:tcW w:w="5085" w:type="dxa"/>
          </w:tcPr>
          <w:p w:rsidR="00D43DD3" w:rsidRPr="00FE572F" w:rsidP="004301B4" w14:paraId="1DC8F3C3" w14:textId="17885F0B">
            <w:pPr>
              <w:spacing w:before="40" w:after="40"/>
            </w:pPr>
            <w:r w:rsidRPr="00FE572F">
              <w:t>Preparation of analytic data file</w:t>
            </w:r>
          </w:p>
        </w:tc>
        <w:tc>
          <w:tcPr>
            <w:tcW w:w="3900" w:type="dxa"/>
          </w:tcPr>
          <w:p w:rsidR="00D43DD3" w:rsidRPr="00FE572F" w:rsidP="004301B4" w14:paraId="413C345D" w14:textId="58EBB2DA">
            <w:pPr>
              <w:spacing w:before="40" w:after="40"/>
            </w:pPr>
            <w:r>
              <w:t>7 months after OMB approval</w:t>
            </w:r>
          </w:p>
        </w:tc>
      </w:tr>
      <w:tr w14:paraId="72192149" w14:textId="77777777" w:rsidTr="008E6C34">
        <w:tblPrEx>
          <w:tblW w:w="8985" w:type="dxa"/>
          <w:tblCellMar>
            <w:top w:w="0" w:type="dxa"/>
            <w:left w:w="115" w:type="dxa"/>
            <w:right w:w="115" w:type="dxa"/>
          </w:tblCellMar>
          <w:tblLook w:val="01E0"/>
        </w:tblPrEx>
        <w:trPr>
          <w:cantSplit/>
        </w:trPr>
        <w:tc>
          <w:tcPr>
            <w:tcW w:w="5085" w:type="dxa"/>
          </w:tcPr>
          <w:p w:rsidR="00D43DD3" w:rsidRPr="00FE572F" w:rsidP="004301B4" w14:paraId="5C3C8A8F" w14:textId="603C46C2">
            <w:pPr>
              <w:spacing w:before="40" w:after="40"/>
            </w:pPr>
            <w:r w:rsidRPr="00FE572F">
              <w:t>Data analysis</w:t>
            </w:r>
          </w:p>
        </w:tc>
        <w:tc>
          <w:tcPr>
            <w:tcW w:w="3900" w:type="dxa"/>
          </w:tcPr>
          <w:p w:rsidR="00D43DD3" w:rsidRPr="00FE572F" w:rsidP="52F6D066" w14:paraId="199C8763" w14:textId="32509112">
            <w:pPr>
              <w:tabs>
                <w:tab w:val="right" w:pos="9350"/>
              </w:tabs>
              <w:spacing w:before="40" w:after="40" w:line="259" w:lineRule="auto"/>
            </w:pPr>
            <w:r>
              <w:t>8 months after OMB approval</w:t>
            </w:r>
          </w:p>
        </w:tc>
      </w:tr>
      <w:tr w14:paraId="473DDBDD" w14:textId="77777777" w:rsidTr="008E6C34">
        <w:tblPrEx>
          <w:tblW w:w="8985" w:type="dxa"/>
          <w:tblCellMar>
            <w:top w:w="0" w:type="dxa"/>
            <w:left w:w="115" w:type="dxa"/>
            <w:right w:w="115" w:type="dxa"/>
          </w:tblCellMar>
          <w:tblLook w:val="01E0"/>
        </w:tblPrEx>
        <w:trPr>
          <w:cantSplit/>
        </w:trPr>
        <w:tc>
          <w:tcPr>
            <w:tcW w:w="5085" w:type="dxa"/>
          </w:tcPr>
          <w:p w:rsidR="00D43DD3" w:rsidRPr="00FE572F" w:rsidP="004301B4" w14:paraId="07BA617A" w14:textId="27155F07">
            <w:pPr>
              <w:spacing w:before="40" w:after="40"/>
            </w:pPr>
            <w:r w:rsidRPr="00FE572F">
              <w:t>Report writing and</w:t>
            </w:r>
            <w:r>
              <w:t xml:space="preserve"> </w:t>
            </w:r>
            <w:r w:rsidRPr="00FE572F">
              <w:t>dissemination</w:t>
            </w:r>
          </w:p>
        </w:tc>
        <w:tc>
          <w:tcPr>
            <w:tcW w:w="3900" w:type="dxa"/>
          </w:tcPr>
          <w:p w:rsidR="00D43DD3" w:rsidRPr="00683421" w:rsidP="004301B4" w14:paraId="143A27CA" w14:textId="1F1C501E">
            <w:pPr>
              <w:tabs>
                <w:tab w:val="right" w:pos="9350"/>
              </w:tabs>
              <w:autoSpaceDE w:val="0"/>
              <w:autoSpaceDN w:val="0"/>
              <w:adjustRightInd w:val="0"/>
              <w:spacing w:before="40" w:after="40"/>
            </w:pPr>
            <w:r>
              <w:t>9 months after OMB approval</w:t>
            </w:r>
          </w:p>
        </w:tc>
      </w:tr>
      <w:tr w14:paraId="48CCD157" w14:textId="77777777" w:rsidTr="008E6C34">
        <w:tblPrEx>
          <w:tblW w:w="8985" w:type="dxa"/>
          <w:tblCellMar>
            <w:top w:w="0" w:type="dxa"/>
            <w:left w:w="115" w:type="dxa"/>
            <w:right w:w="115" w:type="dxa"/>
          </w:tblCellMar>
          <w:tblLook w:val="01E0"/>
        </w:tblPrEx>
        <w:trPr>
          <w:cantSplit/>
        </w:trPr>
        <w:tc>
          <w:tcPr>
            <w:tcW w:w="5085" w:type="dxa"/>
          </w:tcPr>
          <w:p w:rsidR="00D43DD3" w:rsidRPr="00FE572F" w:rsidP="004301B4" w14:paraId="1FAAF6A1" w14:textId="6A86DAF6">
            <w:pPr>
              <w:spacing w:before="40" w:after="40"/>
            </w:pPr>
            <w:r w:rsidRPr="00FE572F">
              <w:t>Transfer dataset and documentation to CDC</w:t>
            </w:r>
          </w:p>
        </w:tc>
        <w:tc>
          <w:tcPr>
            <w:tcW w:w="3900" w:type="dxa"/>
          </w:tcPr>
          <w:p w:rsidR="00D43DD3" w:rsidRPr="00A451DE" w:rsidP="004301B4" w14:paraId="7CC435B5" w14:textId="05B2247B">
            <w:pPr>
              <w:tabs>
                <w:tab w:val="right" w:pos="9350"/>
              </w:tabs>
              <w:autoSpaceDE w:val="0"/>
              <w:autoSpaceDN w:val="0"/>
              <w:adjustRightInd w:val="0"/>
              <w:spacing w:before="40" w:after="40"/>
            </w:pPr>
            <w:r>
              <w:t>1 year after OMB approval</w:t>
            </w:r>
          </w:p>
        </w:tc>
      </w:tr>
      <w:tr w14:paraId="3A32EE69" w14:textId="77777777" w:rsidTr="008E6C34">
        <w:tblPrEx>
          <w:tblW w:w="8985" w:type="dxa"/>
          <w:tblCellMar>
            <w:top w:w="0" w:type="dxa"/>
            <w:left w:w="115" w:type="dxa"/>
            <w:right w:w="115" w:type="dxa"/>
          </w:tblCellMar>
          <w:tblLook w:val="01E0"/>
        </w:tblPrEx>
        <w:trPr>
          <w:cantSplit/>
        </w:trPr>
        <w:tc>
          <w:tcPr>
            <w:tcW w:w="5085" w:type="dxa"/>
          </w:tcPr>
          <w:p w:rsidR="00D43DD3" w:rsidRPr="00FE572F" w:rsidP="004301B4" w14:paraId="279CE7A6" w14:textId="40CC013B">
            <w:pPr>
              <w:spacing w:before="40" w:after="40"/>
            </w:pPr>
            <w:r>
              <w:t>F</w:t>
            </w:r>
            <w:r w:rsidRPr="00FE572F">
              <w:t xml:space="preserve">inal report </w:t>
            </w:r>
          </w:p>
        </w:tc>
        <w:tc>
          <w:tcPr>
            <w:tcW w:w="3900" w:type="dxa"/>
          </w:tcPr>
          <w:p w:rsidR="00D43DD3" w:rsidRPr="00FE572F" w:rsidP="004301B4" w14:paraId="496F8AC5" w14:textId="65DD2659">
            <w:pPr>
              <w:tabs>
                <w:tab w:val="right" w:pos="9350"/>
              </w:tabs>
              <w:autoSpaceDE w:val="0"/>
              <w:autoSpaceDN w:val="0"/>
              <w:adjustRightInd w:val="0"/>
              <w:spacing w:before="40" w:after="40"/>
            </w:pPr>
            <w:r>
              <w:t>1 year after OMB approval</w:t>
            </w:r>
          </w:p>
        </w:tc>
      </w:tr>
      <w:tr w14:paraId="50B53E14" w14:textId="77777777" w:rsidTr="008E6C34">
        <w:tblPrEx>
          <w:tblW w:w="8985" w:type="dxa"/>
          <w:tblCellMar>
            <w:top w:w="0" w:type="dxa"/>
            <w:left w:w="115" w:type="dxa"/>
            <w:right w:w="115" w:type="dxa"/>
          </w:tblCellMar>
          <w:tblLook w:val="01E0"/>
        </w:tblPrEx>
        <w:trPr>
          <w:cantSplit/>
        </w:trPr>
        <w:tc>
          <w:tcPr>
            <w:tcW w:w="5085" w:type="dxa"/>
          </w:tcPr>
          <w:p w:rsidR="00D43DD3" w:rsidRPr="00CE7EE2" w:rsidP="004301B4" w14:paraId="5A3F4335" w14:textId="004E727B">
            <w:pPr>
              <w:spacing w:before="40" w:after="40"/>
              <w:rPr>
                <w:szCs w:val="22"/>
              </w:rPr>
            </w:pPr>
            <w:r w:rsidRPr="000841B4">
              <w:t xml:space="preserve">Drafting of up to 2 primary </w:t>
            </w:r>
            <w:r>
              <w:t>manuscripts</w:t>
            </w:r>
          </w:p>
        </w:tc>
        <w:tc>
          <w:tcPr>
            <w:tcW w:w="3900" w:type="dxa"/>
          </w:tcPr>
          <w:p w:rsidR="00D43DD3" w:rsidRPr="00CE7EE2" w:rsidP="52F6D066" w14:paraId="48022337" w14:textId="25F3CFDB">
            <w:pPr>
              <w:spacing w:before="40" w:after="40"/>
            </w:pPr>
            <w:r>
              <w:t>1 year after OMB approval</w:t>
            </w:r>
          </w:p>
        </w:tc>
      </w:tr>
    </w:tbl>
    <w:p w:rsidR="004E039C" w:rsidRPr="00CE7EE2" w:rsidP="00F003F6" w14:paraId="40182F79" w14:textId="77777777">
      <w:pPr>
        <w:pStyle w:val="FigureTitle"/>
        <w:spacing w:before="0" w:after="0"/>
      </w:pPr>
    </w:p>
    <w:p w:rsidR="004C6979" w:rsidRPr="00CE7EE2" w:rsidP="004301B4" w14:paraId="7AE217EF" w14:textId="3EC03117">
      <w:pPr>
        <w:pStyle w:val="Heading1"/>
        <w:keepNext/>
      </w:pPr>
      <w:bookmarkStart w:id="82" w:name="_Toc107928493"/>
      <w:bookmarkStart w:id="83" w:name="_Toc107928764"/>
      <w:bookmarkStart w:id="84" w:name="_Toc107928859"/>
      <w:bookmarkStart w:id="85" w:name="_Toc107930138"/>
      <w:r>
        <w:t>17.</w:t>
      </w:r>
      <w:r>
        <w:tab/>
      </w:r>
      <w:r w:rsidRPr="00CE7EE2" w:rsidR="00EB7538">
        <w:t>Reason(s) Display of OMB Expiration Date is Inappropriate</w:t>
      </w:r>
      <w:bookmarkEnd w:id="82"/>
      <w:bookmarkEnd w:id="83"/>
      <w:bookmarkEnd w:id="84"/>
      <w:bookmarkEnd w:id="85"/>
    </w:p>
    <w:p w:rsidR="002B1076" w:rsidP="004301B4" w14:paraId="683A9A63" w14:textId="2E275B71">
      <w:pPr>
        <w:spacing w:before="100" w:beforeAutospacing="1" w:after="100" w:afterAutospacing="1"/>
        <w:ind w:left="720"/>
      </w:pPr>
      <w:bookmarkStart w:id="86" w:name="_Toc107928494"/>
      <w:bookmarkStart w:id="87" w:name="_Toc107928860"/>
      <w:r w:rsidRPr="00AF0A07">
        <w:t>The display of the OMB expiration date is not inappropriate.</w:t>
      </w:r>
      <w:bookmarkEnd w:id="86"/>
      <w:bookmarkEnd w:id="87"/>
      <w:r w:rsidRPr="00AF0A07">
        <w:t xml:space="preserve"> </w:t>
      </w:r>
    </w:p>
    <w:p w:rsidR="00EB7538" w:rsidRPr="00CE7EE2" w:rsidP="004819B9" w14:paraId="4A013DB5" w14:textId="77CC0076">
      <w:pPr>
        <w:pStyle w:val="Heading2"/>
      </w:pPr>
      <w:bookmarkStart w:id="88" w:name="_Toc107928495"/>
      <w:bookmarkStart w:id="89" w:name="_Toc107928861"/>
      <w:bookmarkStart w:id="90" w:name="_Toc107930139"/>
      <w:r>
        <w:t>18.</w:t>
      </w:r>
      <w:r>
        <w:tab/>
      </w:r>
      <w:r w:rsidRPr="00CE7EE2">
        <w:t>Exceptions to Certification for Paperwork Reduction Act Submissions</w:t>
      </w:r>
      <w:bookmarkEnd w:id="88"/>
      <w:bookmarkEnd w:id="89"/>
      <w:bookmarkEnd w:id="90"/>
    </w:p>
    <w:p w:rsidR="00FE147D" w:rsidP="00FE147D" w14:paraId="6886AFDB" w14:textId="7DD807BF">
      <w:pPr>
        <w:spacing w:before="100" w:beforeAutospacing="1" w:after="100" w:afterAutospacing="1"/>
        <w:ind w:left="720"/>
      </w:pPr>
      <w:r w:rsidRPr="00CE7EE2">
        <w:t>There are no exceptions to the certification.</w:t>
      </w:r>
    </w:p>
    <w:p w:rsidR="00FE147D" w:rsidP="00FE147D" w14:paraId="5226F236" w14:textId="3B26E054">
      <w:pPr>
        <w:spacing w:before="100" w:beforeAutospacing="1" w:after="100" w:afterAutospacing="1"/>
      </w:pPr>
    </w:p>
    <w:p w:rsidR="00FE147D" w14:paraId="5D78C0C5" w14:textId="7C881FA0">
      <w:r>
        <w:br w:type="page"/>
      </w:r>
    </w:p>
    <w:p w:rsidR="002A3119" w:rsidRPr="002A3119" w:rsidP="004819B9" w14:paraId="7F77A871" w14:textId="552F2359">
      <w:pPr>
        <w:pStyle w:val="Heading2"/>
        <w:rPr>
          <w:rFonts w:eastAsiaTheme="minorHAnsi"/>
        </w:rPr>
      </w:pPr>
      <w:bookmarkStart w:id="91" w:name="_Toc107928496"/>
      <w:bookmarkStart w:id="92" w:name="_Toc107928862"/>
      <w:bookmarkStart w:id="93" w:name="_Toc107930140"/>
      <w:r w:rsidRPr="002A3119">
        <w:rPr>
          <w:rFonts w:eastAsiaTheme="minorHAnsi"/>
        </w:rPr>
        <w:t>References</w:t>
      </w:r>
      <w:bookmarkEnd w:id="91"/>
      <w:bookmarkEnd w:id="92"/>
      <w:bookmarkEnd w:id="93"/>
    </w:p>
    <w:p w:rsidR="00494D45" w:rsidRPr="00494D45" w:rsidP="00494D45" w14:paraId="50E35BF0" w14:textId="77777777">
      <w:pPr>
        <w:pStyle w:val="EndNoteBibliography"/>
        <w:ind w:left="720" w:hanging="720"/>
      </w:pPr>
      <w:r>
        <w:fldChar w:fldCharType="begin"/>
      </w:r>
      <w:r>
        <w:instrText xml:space="preserve"> ADDIN EN.REFLIST </w:instrText>
      </w:r>
      <w:r>
        <w:fldChar w:fldCharType="separate"/>
      </w:r>
      <w:r w:rsidRPr="00494D45">
        <w:t>1.</w:t>
      </w:r>
      <w:r w:rsidRPr="00494D45">
        <w:tab/>
        <w:t xml:space="preserve">Huang Y-LA, Tao G, Smith DK, Hoover KW. Persistence with human immunodeficiency virus pre-exposure prophylaxis in the United States, 2012–2017. </w:t>
      </w:r>
      <w:r w:rsidRPr="00494D45">
        <w:rPr>
          <w:i/>
        </w:rPr>
        <w:t>Clin Infect Dis</w:t>
      </w:r>
      <w:r w:rsidRPr="00494D45">
        <w:t xml:space="preserve">. 2020;72(3):379-85. </w:t>
      </w:r>
    </w:p>
    <w:p w:rsidR="00494D45" w:rsidRPr="00494D45" w:rsidP="00494D45" w14:paraId="65973947" w14:textId="77777777">
      <w:pPr>
        <w:pStyle w:val="EndNoteBibliography"/>
        <w:ind w:left="720" w:hanging="720"/>
      </w:pPr>
      <w:r w:rsidRPr="00494D45">
        <w:t>2.</w:t>
      </w:r>
      <w:r w:rsidRPr="00494D45">
        <w:tab/>
        <w:t xml:space="preserve">Siegler AJ, Mouhanna F, Giler RM, et al. The prevalence of pre-exposure prophylaxis use and the pre-exposure prophylaxis-to-need ratio in the fourth quarter of 2017, United States. </w:t>
      </w:r>
      <w:r w:rsidRPr="00494D45">
        <w:rPr>
          <w:i/>
        </w:rPr>
        <w:t>Ann Epidemiol</w:t>
      </w:r>
      <w:r w:rsidRPr="00494D45">
        <w:t>. 2018;28(12):841-849. doi:10.1016/j.annepidem.2018.06.005</w:t>
      </w:r>
    </w:p>
    <w:p w:rsidR="00494D45" w:rsidRPr="00494D45" w:rsidP="00494D45" w14:paraId="7FCA4099" w14:textId="77777777">
      <w:pPr>
        <w:pStyle w:val="EndNoteBibliography"/>
        <w:ind w:left="720" w:hanging="720"/>
      </w:pPr>
      <w:r w:rsidRPr="00494D45">
        <w:t>3.</w:t>
      </w:r>
      <w:r w:rsidRPr="00494D45">
        <w:tab/>
        <w:t xml:space="preserve">Finlayson T, Cha S, Xia M, et al. Changes in HIV preexposure prophylaxis awareness and use among men who have sex with men - 20 urban areas, 2014 and 2017. </w:t>
      </w:r>
      <w:r w:rsidRPr="00494D45">
        <w:rPr>
          <w:i/>
        </w:rPr>
        <w:t>MMWR Morb Mortal Wkly Rep</w:t>
      </w:r>
      <w:r w:rsidRPr="00494D45">
        <w:t>. 2019;68(27):597-603. doi:10.15585/mmwr.mm6827a1</w:t>
      </w:r>
    </w:p>
    <w:p w:rsidR="00494D45" w:rsidRPr="00494D45" w:rsidP="00494D45" w14:paraId="3C75A0EB" w14:textId="77777777">
      <w:pPr>
        <w:pStyle w:val="EndNoteBibliography"/>
        <w:ind w:left="720" w:hanging="720"/>
      </w:pPr>
      <w:r w:rsidRPr="00494D45">
        <w:t>4.</w:t>
      </w:r>
      <w:r w:rsidRPr="00494D45">
        <w:tab/>
        <w:t xml:space="preserve">McCree DH, Williams AM, Chesson HW, et al. Changes in disparities in estimated HIV Incidence rates among black, hispanic/latino, and white men who have sex with men (MSM) in the United States, 2010-2015. </w:t>
      </w:r>
      <w:r w:rsidRPr="00494D45">
        <w:rPr>
          <w:i/>
        </w:rPr>
        <w:t>J Acquir Immune Defic Syndr</w:t>
      </w:r>
      <w:r w:rsidRPr="00494D45">
        <w:t>. 2019;81(1):57-62. doi:10.1097/QAI.0000000000001977</w:t>
      </w:r>
    </w:p>
    <w:p w:rsidR="00494D45" w:rsidRPr="00494D45" w:rsidP="00494D45" w14:paraId="3E9F5FAF" w14:textId="77777777">
      <w:pPr>
        <w:pStyle w:val="EndNoteBibliography"/>
        <w:ind w:left="720" w:hanging="720"/>
      </w:pPr>
      <w:r w:rsidRPr="00494D45">
        <w:t>5.</w:t>
      </w:r>
      <w:r w:rsidRPr="00494D45">
        <w:tab/>
        <w:t xml:space="preserve">Pitasi MA, Beer L, Cha S, et al. Vital signs: HIV infection, diagnosis, treatment, and prevention among gay, bisexual, and other men who have sex with men - United States, 2010-2019. </w:t>
      </w:r>
      <w:r w:rsidRPr="00494D45">
        <w:rPr>
          <w:i/>
        </w:rPr>
        <w:t>MMWR Morb Mortal Wkly Rep</w:t>
      </w:r>
      <w:r w:rsidRPr="00494D45">
        <w:t>. 2021;70(48):1669-1675. doi:10.15585/mmwr.mm7048e1</w:t>
      </w:r>
    </w:p>
    <w:p w:rsidR="00494D45" w:rsidRPr="00494D45" w:rsidP="00494D45" w14:paraId="6B989A17" w14:textId="77777777">
      <w:pPr>
        <w:pStyle w:val="EndNoteBibliography"/>
        <w:ind w:left="720" w:hanging="720"/>
      </w:pPr>
      <w:r w:rsidRPr="00494D45">
        <w:t>6.</w:t>
      </w:r>
      <w:r w:rsidRPr="00494D45">
        <w:tab/>
        <w:t xml:space="preserve">Clark H, Babu AS, Wiewel EW, Opoku J, Crepaz N. Diagnosed HIV infection in transgender adults and adolescents: results from the National HIV Surveillance System, 2009-2014. </w:t>
      </w:r>
      <w:r w:rsidRPr="00494D45">
        <w:rPr>
          <w:i/>
        </w:rPr>
        <w:t>AIDS Behav</w:t>
      </w:r>
      <w:r w:rsidRPr="00494D45">
        <w:t>. 2017;21(9):2774-2783. doi:10.1007/s10461-016-1656-7</w:t>
      </w:r>
    </w:p>
    <w:p w:rsidR="00494D45" w:rsidRPr="00CA5A05" w:rsidP="00494D45" w14:paraId="326B2736" w14:textId="77777777">
      <w:pPr>
        <w:pStyle w:val="EndNoteBibliography"/>
        <w:ind w:left="720" w:hanging="720"/>
        <w:rPr>
          <w:lang w:val=""/>
        </w:rPr>
      </w:pPr>
      <w:r w:rsidRPr="00494D45">
        <w:t>7.</w:t>
      </w:r>
      <w:r w:rsidRPr="00494D45">
        <w:tab/>
        <w:t xml:space="preserve">Raymond HF, Wilson EC, Packer T, Ick T, Lin J, McFarland W. High and stable human immunodeficiency virus prevalence among transwomen with low income recruited with respondent-driven sampling, San Francisco, 2010-2016. </w:t>
      </w:r>
      <w:r w:rsidRPr="00CA5A05">
        <w:rPr>
          <w:i/>
          <w:lang w:val=""/>
        </w:rPr>
        <w:t>Sex Transm Dis</w:t>
      </w:r>
      <w:r w:rsidRPr="00CA5A05">
        <w:rPr>
          <w:lang w:val=""/>
        </w:rPr>
        <w:t>. 2019;46(2):118-124. doi:10.1097/OLQ.0000000000000916</w:t>
      </w:r>
    </w:p>
    <w:p w:rsidR="00494D45" w:rsidRPr="00494D45" w:rsidP="00494D45" w14:paraId="01B13C6E" w14:textId="77777777">
      <w:pPr>
        <w:pStyle w:val="EndNoteBibliography"/>
        <w:ind w:left="720" w:hanging="720"/>
      </w:pPr>
      <w:r w:rsidRPr="00CA5A05">
        <w:rPr>
          <w:lang w:val=""/>
        </w:rPr>
        <w:t>8.</w:t>
      </w:r>
      <w:r w:rsidRPr="00CA5A05">
        <w:rPr>
          <w:lang w:val=""/>
        </w:rPr>
        <w:tab/>
        <w:t xml:space="preserve">Pacifico de Carvalho N, Mendicino CCP, Candido RCF, Alecrim DJD, Menezes de Padua CA. </w:t>
      </w:r>
      <w:r w:rsidRPr="00494D45">
        <w:t xml:space="preserve">HIV pre-exposure prophylaxis (PrEP) awareness and acceptability among trans women: a review. </w:t>
      </w:r>
      <w:r w:rsidRPr="00494D45">
        <w:rPr>
          <w:i/>
        </w:rPr>
        <w:t>AIDS Care</w:t>
      </w:r>
      <w:r w:rsidRPr="00494D45">
        <w:t>. 2019;31(10):1234-1240. doi:10.1080/09540121.2019.1612014</w:t>
      </w:r>
    </w:p>
    <w:p w:rsidR="00494D45" w:rsidRPr="00494D45" w:rsidP="00494D45" w14:paraId="47897331" w14:textId="77777777">
      <w:pPr>
        <w:pStyle w:val="EndNoteBibliography"/>
        <w:ind w:left="720" w:hanging="720"/>
      </w:pPr>
      <w:r w:rsidRPr="00494D45">
        <w:t>9.</w:t>
      </w:r>
      <w:r w:rsidRPr="00494D45">
        <w:tab/>
        <w:t xml:space="preserve">Deutsch MB, Glidden DV, Sevelius J, et al. HIV pre-exposure prophylaxis in transgender women: a subgroup analysis of the iPrEx trial. </w:t>
      </w:r>
      <w:r w:rsidRPr="00494D45">
        <w:rPr>
          <w:i/>
        </w:rPr>
        <w:t>Lancet HIV</w:t>
      </w:r>
      <w:r w:rsidRPr="00494D45">
        <w:t>. 2015;2(12):e512-9. doi:10.1016/S2352-3018(15)00206-4</w:t>
      </w:r>
    </w:p>
    <w:p w:rsidR="00494D45" w:rsidRPr="00494D45" w:rsidP="00494D45" w14:paraId="0833642D" w14:textId="77777777">
      <w:pPr>
        <w:pStyle w:val="EndNoteBibliography"/>
        <w:ind w:left="720" w:hanging="720"/>
      </w:pPr>
      <w:r w:rsidRPr="00494D45">
        <w:t>10.</w:t>
      </w:r>
      <w:r w:rsidRPr="00494D45">
        <w:tab/>
        <w:t xml:space="preserve">Brown EG, Deane K. Pre-exposure prophylaxis acceptability among transgender women in the UK. </w:t>
      </w:r>
      <w:r w:rsidRPr="00494D45">
        <w:rPr>
          <w:i/>
        </w:rPr>
        <w:t>BMJ Sex Reprod Health</w:t>
      </w:r>
      <w:r w:rsidRPr="00494D45">
        <w:t>. 2021;47(1):74. doi:10.1136/bmjsrh-2020-200733</w:t>
      </w:r>
    </w:p>
    <w:p w:rsidR="00494D45" w:rsidRPr="00494D45" w:rsidP="00494D45" w14:paraId="4E9DBEF0" w14:textId="77777777">
      <w:pPr>
        <w:pStyle w:val="EndNoteBibliography"/>
        <w:ind w:left="720" w:hanging="720"/>
      </w:pPr>
      <w:r w:rsidRPr="00494D45">
        <w:t>11.</w:t>
      </w:r>
      <w:r w:rsidRPr="00494D45">
        <w:tab/>
        <w:t xml:space="preserve">The White House. </w:t>
      </w:r>
      <w:r w:rsidRPr="00494D45">
        <w:rPr>
          <w:i/>
        </w:rPr>
        <w:t>National HIV/AIDS strategy for the United States 2022–2025</w:t>
      </w:r>
      <w:r w:rsidRPr="00494D45">
        <w:t xml:space="preserve">. 2021. </w:t>
      </w:r>
    </w:p>
    <w:p w:rsidR="00494D45" w:rsidRPr="00494D45" w:rsidP="00494D45" w14:paraId="59030D75" w14:textId="77777777">
      <w:pPr>
        <w:pStyle w:val="EndNoteBibliography"/>
        <w:ind w:left="720" w:hanging="720"/>
      </w:pPr>
      <w:r w:rsidRPr="00494D45">
        <w:t>12.</w:t>
      </w:r>
      <w:r w:rsidRPr="00494D45">
        <w:tab/>
        <w:t xml:space="preserve">Calder BJ, Schieffer RJ, Bryndza Tfaily E, et al. Qualitative consumer research on acceptance of long-acting pre-exposure prophylaxis products among men having sex with men and medical practitioners in the United States. </w:t>
      </w:r>
      <w:r w:rsidRPr="00494D45">
        <w:rPr>
          <w:i/>
        </w:rPr>
        <w:t>AIDS Res Hum Retroviruses</w:t>
      </w:r>
      <w:r w:rsidRPr="00494D45">
        <w:t>. 2018;34(10):849-856. doi:10.1089/AID.2018.0214</w:t>
      </w:r>
    </w:p>
    <w:p w:rsidR="00494D45" w:rsidRPr="00494D45" w:rsidP="00494D45" w14:paraId="6AD4D552" w14:textId="77777777">
      <w:pPr>
        <w:pStyle w:val="EndNoteBibliography"/>
        <w:ind w:left="720" w:hanging="720"/>
      </w:pPr>
      <w:r w:rsidRPr="00494D45">
        <w:t>13.</w:t>
      </w:r>
      <w:r w:rsidRPr="00494D45">
        <w:tab/>
        <w:t xml:space="preserve">Meyers K, Wu Y, Brill A, Sandfort T, Golub SA. To switch or not to switch: Intentions to switch to injectable PrEP among gay and bisexual men with at least twelve months oral PrEP experience. </w:t>
      </w:r>
      <w:r w:rsidRPr="00494D45">
        <w:rPr>
          <w:i/>
        </w:rPr>
        <w:t>PLoS One</w:t>
      </w:r>
      <w:r w:rsidRPr="00494D45">
        <w:t xml:space="preserve">. 2018;13(7):e0200296. </w:t>
      </w:r>
    </w:p>
    <w:p w:rsidR="00494D45" w:rsidRPr="00494D45" w:rsidP="00494D45" w14:paraId="17A0D8B8" w14:textId="77777777">
      <w:pPr>
        <w:pStyle w:val="EndNoteBibliography"/>
        <w:ind w:left="720" w:hanging="720"/>
      </w:pPr>
      <w:r w:rsidRPr="00494D45">
        <w:t>14.</w:t>
      </w:r>
      <w:r w:rsidRPr="00494D45">
        <w:tab/>
        <w:t xml:space="preserve">Bond KT, Gunn A, Williams P, Leonard NR. Using an intersectional framework to understand the challenges of adopting pre-exposure prophylaxis (PrEP) among young adult black women. </w:t>
      </w:r>
      <w:r w:rsidRPr="00494D45">
        <w:rPr>
          <w:i/>
        </w:rPr>
        <w:t>Sexuality Research and Social Policy</w:t>
      </w:r>
      <w:r w:rsidRPr="00494D45">
        <w:t>. 2021;</w:t>
      </w:r>
    </w:p>
    <w:p w:rsidR="00494D45" w:rsidRPr="00494D45" w:rsidP="00494D45" w14:paraId="5EED8408" w14:textId="77777777">
      <w:pPr>
        <w:pStyle w:val="EndNoteBibliography"/>
        <w:ind w:left="720" w:hanging="720"/>
      </w:pPr>
      <w:r w:rsidRPr="00494D45">
        <w:t>15.</w:t>
      </w:r>
      <w:r w:rsidRPr="00494D45">
        <w:tab/>
        <w:t xml:space="preserve">Eakle R, Weatherburn P, Bourne A. Understanding user perspectives of and preferences for oral PrEP for HIV prevention in the context of intervention scale-up: a synthesis of evidence from sub-Saharan Africa. </w:t>
      </w:r>
      <w:r w:rsidRPr="00494D45">
        <w:rPr>
          <w:i/>
        </w:rPr>
        <w:t>J Int AIDS Soc</w:t>
      </w:r>
      <w:r w:rsidRPr="00494D45">
        <w:t>. 2019;22 Suppl 4:e25306. doi:10.1002/jia2.25306</w:t>
      </w:r>
    </w:p>
    <w:p w:rsidR="00494D45" w:rsidRPr="00494D45" w:rsidP="00494D45" w14:paraId="54B1729F" w14:textId="77777777">
      <w:pPr>
        <w:pStyle w:val="EndNoteBibliography"/>
        <w:ind w:left="720" w:hanging="720"/>
      </w:pPr>
      <w:r w:rsidRPr="00494D45">
        <w:t>16.</w:t>
      </w:r>
      <w:r w:rsidRPr="00494D45">
        <w:tab/>
        <w:t xml:space="preserve">Pillay D, Stankevitz K, Lanham M, et al. Factors influencing uptake, continuation, and discontinuation of oral PrEP among clients at sex worker and MSM facilities in South Africa. </w:t>
      </w:r>
      <w:r w:rsidRPr="00494D45">
        <w:rPr>
          <w:i/>
        </w:rPr>
        <w:t>PLoS One</w:t>
      </w:r>
      <w:r w:rsidRPr="00494D45">
        <w:t>. 2020;15(4):e0228620. doi:10.1371/journal.pone.0228620</w:t>
      </w:r>
    </w:p>
    <w:p w:rsidR="00494D45" w:rsidRPr="00494D45" w:rsidP="00494D45" w14:paraId="625B29A7" w14:textId="77777777">
      <w:pPr>
        <w:pStyle w:val="EndNoteBibliography"/>
        <w:ind w:left="720" w:hanging="720"/>
      </w:pPr>
      <w:r w:rsidRPr="00494D45">
        <w:t>17.</w:t>
      </w:r>
      <w:r w:rsidRPr="00494D45">
        <w:tab/>
        <w:t xml:space="preserve">Felsher M, Ziegler E, Amico KR, Carrico A, Coleman J, Roth AM. "PrEP just isn't my priority": Adherence challenges among women who inject drugs participating in a pre-exposure prophylaxis (PrEP) demonstration project in Philadelphia, PA USA. </w:t>
      </w:r>
      <w:r w:rsidRPr="00494D45">
        <w:rPr>
          <w:i/>
        </w:rPr>
        <w:t>Soc Sci Med</w:t>
      </w:r>
      <w:r w:rsidRPr="00494D45">
        <w:t xml:space="preserve">. 2021;275:113809. </w:t>
      </w:r>
    </w:p>
    <w:p w:rsidR="00494D45" w:rsidRPr="00494D45" w:rsidP="00494D45" w14:paraId="3055A334" w14:textId="77777777">
      <w:pPr>
        <w:pStyle w:val="EndNoteBibliography"/>
        <w:ind w:left="720" w:hanging="720"/>
      </w:pPr>
      <w:r w:rsidRPr="00494D45">
        <w:t>18.</w:t>
      </w:r>
      <w:r w:rsidRPr="00494D45">
        <w:tab/>
        <w:t xml:space="preserve">Pleuhs B, Quinn KG, Walsh JL, Petroll AE, John SA. Health care provider barriers to HIV pre-exposure prophylaxis in the United States: a systematic review. </w:t>
      </w:r>
      <w:r w:rsidRPr="00494D45">
        <w:rPr>
          <w:i/>
        </w:rPr>
        <w:t>AIDS Patient Care STDS</w:t>
      </w:r>
      <w:r w:rsidRPr="00494D45">
        <w:t>. 2020;34(3):111-123. doi:10.1089/apc.2019.0189</w:t>
      </w:r>
    </w:p>
    <w:p w:rsidR="00494D45" w:rsidRPr="00494D45" w:rsidP="00494D45" w14:paraId="36F5A2E6" w14:textId="77777777">
      <w:pPr>
        <w:pStyle w:val="EndNoteBibliography"/>
        <w:ind w:left="720" w:hanging="720"/>
      </w:pPr>
      <w:r w:rsidRPr="00494D45">
        <w:t>19.</w:t>
      </w:r>
      <w:r w:rsidRPr="00494D45">
        <w:tab/>
        <w:t xml:space="preserve">Jones JT, Smith DK, Thorne SL, Wiener J, Michaels S, Gasparac J. Community Members' Pre-exposure Prophylaxis Awareness, Attitudes, and Trusted Sources for PrEP Information and Provision, Context Matters Survey, 2015-2016. </w:t>
      </w:r>
      <w:r w:rsidRPr="00494D45">
        <w:rPr>
          <w:i/>
        </w:rPr>
        <w:t>AIDS Educ Prev</w:t>
      </w:r>
      <w:r w:rsidRPr="00494D45">
        <w:t>. 2020;32(2):102-s6. doi:10.1521/aeap.2020.32.2.102</w:t>
      </w:r>
    </w:p>
    <w:p w:rsidR="00494D45" w:rsidRPr="00494D45" w:rsidP="00494D45" w14:paraId="36D26122" w14:textId="77777777">
      <w:pPr>
        <w:pStyle w:val="EndNoteBibliography"/>
        <w:ind w:left="720" w:hanging="720"/>
      </w:pPr>
      <w:r w:rsidRPr="00494D45">
        <w:t>20.</w:t>
      </w:r>
      <w:r w:rsidRPr="00494D45">
        <w:tab/>
        <w:t>Abreu DA, Winters F. Using monetary incentives to reduce attrition in the survey of income and program participation. Proceedings of the Survey Research Methods Section of the American Statistical Association; 1999:</w:t>
      </w:r>
    </w:p>
    <w:p w:rsidR="00494D45" w:rsidRPr="00494D45" w:rsidP="00494D45" w14:paraId="442EF722" w14:textId="77777777">
      <w:pPr>
        <w:pStyle w:val="EndNoteBibliography"/>
        <w:ind w:left="720" w:hanging="720"/>
      </w:pPr>
      <w:r w:rsidRPr="00494D45">
        <w:t>21.</w:t>
      </w:r>
      <w:r w:rsidRPr="00494D45">
        <w:tab/>
        <w:t xml:space="preserve">Shettle C, Mooney G. Monetary incentives in U.S. government surveys. </w:t>
      </w:r>
      <w:r w:rsidRPr="00494D45">
        <w:rPr>
          <w:i/>
        </w:rPr>
        <w:t>Journal of Official Statistics</w:t>
      </w:r>
      <w:r w:rsidRPr="00494D45">
        <w:t xml:space="preserve">. 1999;15:231-250. </w:t>
      </w:r>
    </w:p>
    <w:p w:rsidR="00494D45" w:rsidRPr="00494D45" w:rsidP="00494D45" w14:paraId="740FDF46" w14:textId="77777777">
      <w:pPr>
        <w:pStyle w:val="EndNoteBibliography"/>
        <w:ind w:left="720" w:hanging="720"/>
      </w:pPr>
      <w:r w:rsidRPr="00494D45">
        <w:t>22.</w:t>
      </w:r>
      <w:r w:rsidRPr="00494D45">
        <w:tab/>
        <w:t xml:space="preserve">Hall E, Sanchez T, Stephenson R, et al. Randomised controlled trial of incentives to improve online survey completion among internet-using men who have sex with men. </w:t>
      </w:r>
      <w:r w:rsidRPr="00494D45">
        <w:rPr>
          <w:i/>
        </w:rPr>
        <w:t>J Epidemiol Community Health</w:t>
      </w:r>
      <w:r w:rsidRPr="00494D45">
        <w:t>. 2019;73(2):156-161. doi:10.1136/jech-2018-211166</w:t>
      </w:r>
    </w:p>
    <w:p w:rsidR="00494D45" w:rsidRPr="00494D45" w:rsidP="00494D45" w14:paraId="28E17230" w14:textId="77777777">
      <w:pPr>
        <w:pStyle w:val="EndNoteBibliography"/>
        <w:ind w:left="720" w:hanging="720"/>
      </w:pPr>
      <w:r w:rsidRPr="00494D45">
        <w:t>23.</w:t>
      </w:r>
      <w:r w:rsidRPr="00494D45">
        <w:tab/>
        <w:t xml:space="preserve">Khosropour CM, Sullivan PS. Predictors of retention in an online follow-up study of men who have sex with men. </w:t>
      </w:r>
      <w:r w:rsidRPr="00494D45">
        <w:rPr>
          <w:i/>
        </w:rPr>
        <w:t>J Med Internet Res</w:t>
      </w:r>
      <w:r w:rsidRPr="00494D45">
        <w:t>. 2011;13(3):e47. doi:10.2196/jmir.1717</w:t>
      </w:r>
    </w:p>
    <w:p w:rsidR="00494D45" w:rsidRPr="00494D45" w:rsidP="00494D45" w14:paraId="588CBA1C" w14:textId="6BA542FE">
      <w:pPr>
        <w:pStyle w:val="EndNoteBibliography"/>
        <w:ind w:left="720" w:hanging="720"/>
      </w:pPr>
      <w:r w:rsidRPr="00494D45">
        <w:t>24.</w:t>
      </w:r>
      <w:r w:rsidRPr="00494D45">
        <w:tab/>
        <w:t xml:space="preserve">U.S. Department of Labor (DOL), Bureau of Labor Statistics. Occupational employment and wage statistics: May 2021 national occupational employment and wage estimates: United States. 2022. </w:t>
      </w:r>
      <w:hyperlink r:id="rId9" w:history="1">
        <w:r w:rsidRPr="00494D45">
          <w:rPr>
            <w:rStyle w:val="Hyperlink"/>
          </w:rPr>
          <w:t>https://www.bls.gov/oes/current/oes_nat.htm</w:t>
        </w:r>
      </w:hyperlink>
      <w:r w:rsidRPr="00494D45">
        <w:t>.</w:t>
      </w:r>
    </w:p>
    <w:p w:rsidR="00494D45" w:rsidRPr="00494D45" w:rsidP="00494D45" w14:paraId="61C9EE57" w14:textId="165E0DFD">
      <w:pPr>
        <w:pStyle w:val="EndNoteBibliography"/>
        <w:ind w:left="720" w:hanging="720"/>
      </w:pPr>
      <w:r w:rsidRPr="00494D45">
        <w:t>25.</w:t>
      </w:r>
      <w:r w:rsidRPr="00494D45">
        <w:tab/>
        <w:t xml:space="preserve">U.S. Department of Labor (DOL), Bureau of Labor Statistics. Current employment statistics, national: September 2020 – September 2021. 2021. </w:t>
      </w:r>
      <w:hyperlink r:id="rId10" w:history="1">
        <w:r w:rsidRPr="00494D45">
          <w:rPr>
            <w:rStyle w:val="Hyperlink"/>
          </w:rPr>
          <w:t>https://www.bls.gov/web/empsit/ceseesummary.htm</w:t>
        </w:r>
      </w:hyperlink>
      <w:r w:rsidRPr="00494D45">
        <w:t>.</w:t>
      </w:r>
    </w:p>
    <w:p w:rsidR="00494D45" w:rsidRPr="00494D45" w:rsidP="00494D45" w14:paraId="21A85432" w14:textId="77777777">
      <w:pPr>
        <w:pStyle w:val="EndNoteBibliography"/>
        <w:ind w:left="720" w:hanging="720"/>
      </w:pPr>
      <w:r w:rsidRPr="00494D45">
        <w:t>26.</w:t>
      </w:r>
      <w:r w:rsidRPr="00494D45">
        <w:tab/>
        <w:t xml:space="preserve">de Bekker-Grob EW, Donkers B, Jonker MF, Stolk EA. Sample size requirements for discrete-choice experiments in healthcare: a practical guide. </w:t>
      </w:r>
      <w:r w:rsidRPr="00494D45">
        <w:rPr>
          <w:i/>
        </w:rPr>
        <w:t>Patient</w:t>
      </w:r>
      <w:r w:rsidRPr="00494D45">
        <w:t>. 2015;8(5):373-384. doi:10.1007/s40271-015-0118-z</w:t>
      </w:r>
    </w:p>
    <w:p w:rsidR="00494D45" w:rsidRPr="00494D45" w:rsidP="00494D45" w14:paraId="531F8185" w14:textId="77777777">
      <w:pPr>
        <w:pStyle w:val="EndNoteBibliography"/>
        <w:ind w:left="720" w:hanging="720"/>
      </w:pPr>
      <w:r w:rsidRPr="00494D45">
        <w:t>27.</w:t>
      </w:r>
      <w:r w:rsidRPr="00494D45">
        <w:tab/>
        <w:t>Orme BK. Getting started with conjoint analysis: strategies for product design and pricing research. 2nd ed. Madison, WI: Research Publishers; 2010.</w:t>
      </w:r>
    </w:p>
    <w:p w:rsidR="00FE147D" w:rsidP="004D61F5" w14:paraId="0D324A12" w14:textId="7F82BFD8">
      <w:pPr>
        <w:pStyle w:val="EndNoteBibliography"/>
        <w:keepLines/>
        <w:spacing w:after="240"/>
        <w:ind w:left="360"/>
      </w:pPr>
      <w:r>
        <w:fldChar w:fldCharType="end"/>
      </w:r>
      <w:r w:rsidR="00651EC8">
        <w:fldChar w:fldCharType="begin"/>
      </w:r>
      <w:r w:rsidR="00651EC8">
        <w:instrText xml:space="preserve"> ADDIN </w:instrText>
      </w:r>
      <w:r w:rsidR="00651EC8">
        <w:fldChar w:fldCharType="separate"/>
      </w:r>
      <w:r w:rsidR="00651EC8">
        <w:fldChar w:fldCharType="end"/>
      </w:r>
    </w:p>
    <w:sectPr w:rsidSect="008E6C34">
      <w:headerReference w:type="even" r:id="rId11"/>
      <w:headerReference w:type="default" r:id="rId12"/>
      <w:footerReference w:type="even" r:id="rId13"/>
      <w:footerReference w:type="default" r:id="rId14"/>
      <w:headerReference w:type="first" r:id="rId15"/>
      <w:footerReference w:type="first" r:id="rId16"/>
      <w:pgSz w:w="12240" w:h="15840" w:code="1"/>
      <w:pgMar w:top="126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Optima">
    <w:altName w:val="Calibri"/>
    <w:charset w:val="00"/>
    <w:family w:val="auto"/>
    <w:pitch w:val="variable"/>
    <w:sig w:usb0="80000067"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Helvetica Black">
    <w:altName w:val="Courier New"/>
    <w:panose1 w:val="00000000000000000000"/>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916B38" w:rsidP="003F3DF5" w14:paraId="405AB852" w14:textId="7777777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fldChar w:fldCharType="end"/>
    </w:r>
  </w:p>
  <w:p w:rsidR="00916B38" w14:paraId="735DFDF3" w14:textId="77777777">
    <w:pPr>
      <w:pStyle w:val="Footer"/>
    </w:pPr>
  </w:p>
  <w:p w:rsidR="00916B38" w:rsidP="004A3E9D" w14:paraId="77E43D26" w14:textId="7777777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916B38" w:rsidP="003F3DF5" w14:paraId="5B8C83FA" w14:textId="7777777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rsidR="00916B38" w:rsidP="000E3968" w14:paraId="38AFE257" w14:textId="7777777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D824C9" w14:paraId="69BBB24F"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D824C9" w14:paraId="65DD1623"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D824C9" w14:paraId="42016A41"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D824C9" w14:paraId="3EDC62AE"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88"/>
    <w:multiLevelType w:val="singleLevel"/>
    <w:tmpl w:val="0BA2ADE6"/>
    <w:lvl w:ilvl="0">
      <w:start w:val="1"/>
      <w:numFmt w:val="decimal"/>
      <w:pStyle w:val="ListNumber"/>
      <w:lvlText w:val="%1."/>
      <w:lvlJc w:val="left"/>
      <w:pPr>
        <w:tabs>
          <w:tab w:val="num" w:pos="360"/>
        </w:tabs>
        <w:ind w:left="360" w:hanging="360"/>
      </w:pPr>
    </w:lvl>
  </w:abstractNum>
  <w:abstractNum w:abstractNumId="1">
    <w:nsid w:val="085E324C"/>
    <w:multiLevelType w:val="hybridMultilevel"/>
    <w:tmpl w:val="879A97EC"/>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2">
    <w:nsid w:val="0D8F6282"/>
    <w:multiLevelType w:val="hybridMultilevel"/>
    <w:tmpl w:val="AD56533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1135562E"/>
    <w:multiLevelType w:val="hybridMultilevel"/>
    <w:tmpl w:val="F4DE8E0A"/>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4">
    <w:nsid w:val="12EB6B15"/>
    <w:multiLevelType w:val="hybridMultilevel"/>
    <w:tmpl w:val="EA80EB7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13AF5476"/>
    <w:multiLevelType w:val="hybridMultilevel"/>
    <w:tmpl w:val="16B68B22"/>
    <w:lvl w:ilvl="0">
      <w:start w:val="1"/>
      <w:numFmt w:val="decimal"/>
      <w:lvlText w:val="%1."/>
      <w:lvlJc w:val="left"/>
      <w:pPr>
        <w:ind w:left="540" w:hanging="360"/>
      </w:pPr>
    </w:lvl>
    <w:lvl w:ilvl="1">
      <w:start w:val="1"/>
      <w:numFmt w:val="lowerLetter"/>
      <w:lvlText w:val="%2."/>
      <w:lvlJc w:val="left"/>
      <w:pPr>
        <w:ind w:left="1260" w:hanging="360"/>
      </w:pPr>
    </w:lvl>
    <w:lvl w:ilvl="2" w:tentative="1">
      <w:start w:val="1"/>
      <w:numFmt w:val="lowerRoman"/>
      <w:lvlText w:val="%3."/>
      <w:lvlJc w:val="right"/>
      <w:pPr>
        <w:ind w:left="1980" w:hanging="180"/>
      </w:pPr>
    </w:lvl>
    <w:lvl w:ilvl="3" w:tentative="1">
      <w:start w:val="1"/>
      <w:numFmt w:val="decimal"/>
      <w:lvlText w:val="%4."/>
      <w:lvlJc w:val="left"/>
      <w:pPr>
        <w:ind w:left="2700" w:hanging="360"/>
      </w:pPr>
    </w:lvl>
    <w:lvl w:ilvl="4" w:tentative="1">
      <w:start w:val="1"/>
      <w:numFmt w:val="lowerLetter"/>
      <w:lvlText w:val="%5."/>
      <w:lvlJc w:val="left"/>
      <w:pPr>
        <w:ind w:left="3420" w:hanging="360"/>
      </w:pPr>
    </w:lvl>
    <w:lvl w:ilvl="5" w:tentative="1">
      <w:start w:val="1"/>
      <w:numFmt w:val="lowerRoman"/>
      <w:lvlText w:val="%6."/>
      <w:lvlJc w:val="right"/>
      <w:pPr>
        <w:ind w:left="4140" w:hanging="180"/>
      </w:pPr>
    </w:lvl>
    <w:lvl w:ilvl="6" w:tentative="1">
      <w:start w:val="1"/>
      <w:numFmt w:val="decimal"/>
      <w:lvlText w:val="%7."/>
      <w:lvlJc w:val="left"/>
      <w:pPr>
        <w:ind w:left="4860" w:hanging="360"/>
      </w:pPr>
    </w:lvl>
    <w:lvl w:ilvl="7" w:tentative="1">
      <w:start w:val="1"/>
      <w:numFmt w:val="lowerLetter"/>
      <w:lvlText w:val="%8."/>
      <w:lvlJc w:val="left"/>
      <w:pPr>
        <w:ind w:left="5580" w:hanging="360"/>
      </w:pPr>
    </w:lvl>
    <w:lvl w:ilvl="8" w:tentative="1">
      <w:start w:val="1"/>
      <w:numFmt w:val="lowerRoman"/>
      <w:lvlText w:val="%9."/>
      <w:lvlJc w:val="right"/>
      <w:pPr>
        <w:ind w:left="6300" w:hanging="180"/>
      </w:pPr>
    </w:lvl>
  </w:abstractNum>
  <w:abstractNum w:abstractNumId="6">
    <w:nsid w:val="199C2880"/>
    <w:multiLevelType w:val="multilevel"/>
    <w:tmpl w:val="5F56DE64"/>
    <w:lvl w:ilvl="0">
      <w:start w:val="5"/>
      <w:numFmt w:val="decimal"/>
      <w:lvlText w:val="%1."/>
      <w:lvlJc w:val="left"/>
      <w:pPr>
        <w:tabs>
          <w:tab w:val="num" w:pos="720"/>
        </w:tabs>
        <w:ind w:left="720" w:hanging="360"/>
      </w:pPr>
      <w:rPr>
        <w:rFonts w:hint="default"/>
      </w:rPr>
    </w:lvl>
    <w:lvl w:ilvl="1">
      <w:start w:val="0"/>
      <w:numFmt w:val="bullet"/>
      <w:lvlText w:val="•"/>
      <w:lvlJc w:val="left"/>
      <w:pPr>
        <w:ind w:left="2160" w:hanging="1080"/>
      </w:pPr>
      <w:rPr>
        <w:rFonts w:ascii="Times New Roman" w:eastAsia="Times New Roman" w:hAnsi="Times New Roman" w:cs="Times New Roman"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7">
    <w:nsid w:val="19A45837"/>
    <w:multiLevelType w:val="hybridMultilevel"/>
    <w:tmpl w:val="03AC5A4C"/>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19E63E7F"/>
    <w:multiLevelType w:val="multilevel"/>
    <w:tmpl w:val="2EFE4F02"/>
    <w:lvl w:ilvl="0">
      <w:start w:val="1"/>
      <w:numFmt w:val="decimal"/>
      <w:pStyle w:val="Appheading2"/>
      <w:lvlText w:val="%1."/>
      <w:lvlJc w:val="left"/>
      <w:pPr>
        <w:tabs>
          <w:tab w:val="num" w:pos="720"/>
        </w:tabs>
        <w:ind w:left="720" w:hanging="360"/>
      </w:pPr>
      <w:rPr>
        <w:rFonts w:hint="default"/>
      </w:rPr>
    </w:lvl>
    <w:lvl w:ilvl="1">
      <w:start w:val="6"/>
      <w:numFmt w:val="decimal"/>
      <w:isLgl/>
      <w:lvlText w:val="%1.%2"/>
      <w:lvlJc w:val="left"/>
      <w:pPr>
        <w:ind w:left="720" w:hanging="360"/>
      </w:pPr>
      <w:rPr>
        <w:rFonts w:hint="default"/>
        <w:b w:val="0"/>
        <w:u w:val="single"/>
      </w:rPr>
    </w:lvl>
    <w:lvl w:ilvl="2">
      <w:start w:val="1"/>
      <w:numFmt w:val="decimal"/>
      <w:isLgl/>
      <w:lvlText w:val="%1.%2.%3"/>
      <w:lvlJc w:val="left"/>
      <w:pPr>
        <w:ind w:left="1080" w:hanging="720"/>
      </w:pPr>
      <w:rPr>
        <w:rFonts w:hint="default"/>
        <w:b w:val="0"/>
        <w:u w:val="single"/>
      </w:rPr>
    </w:lvl>
    <w:lvl w:ilvl="3">
      <w:start w:val="1"/>
      <w:numFmt w:val="decimal"/>
      <w:isLgl/>
      <w:lvlText w:val="%1.%2.%3.%4"/>
      <w:lvlJc w:val="left"/>
      <w:pPr>
        <w:ind w:left="1080" w:hanging="720"/>
      </w:pPr>
      <w:rPr>
        <w:rFonts w:hint="default"/>
        <w:b w:val="0"/>
        <w:u w:val="single"/>
      </w:rPr>
    </w:lvl>
    <w:lvl w:ilvl="4">
      <w:start w:val="1"/>
      <w:numFmt w:val="decimal"/>
      <w:isLgl/>
      <w:lvlText w:val="%1.%2.%3.%4.%5"/>
      <w:lvlJc w:val="left"/>
      <w:pPr>
        <w:ind w:left="1440" w:hanging="1080"/>
      </w:pPr>
      <w:rPr>
        <w:rFonts w:hint="default"/>
        <w:b w:val="0"/>
        <w:u w:val="single"/>
      </w:rPr>
    </w:lvl>
    <w:lvl w:ilvl="5">
      <w:start w:val="1"/>
      <w:numFmt w:val="decimal"/>
      <w:isLgl/>
      <w:lvlText w:val="%1.%2.%3.%4.%5.%6"/>
      <w:lvlJc w:val="left"/>
      <w:pPr>
        <w:ind w:left="1440" w:hanging="1080"/>
      </w:pPr>
      <w:rPr>
        <w:rFonts w:hint="default"/>
        <w:b w:val="0"/>
        <w:u w:val="single"/>
      </w:rPr>
    </w:lvl>
    <w:lvl w:ilvl="6">
      <w:start w:val="1"/>
      <w:numFmt w:val="decimal"/>
      <w:isLgl/>
      <w:lvlText w:val="%1.%2.%3.%4.%5.%6.%7"/>
      <w:lvlJc w:val="left"/>
      <w:pPr>
        <w:ind w:left="1800" w:hanging="1440"/>
      </w:pPr>
      <w:rPr>
        <w:rFonts w:hint="default"/>
        <w:b w:val="0"/>
        <w:u w:val="single"/>
      </w:rPr>
    </w:lvl>
    <w:lvl w:ilvl="7">
      <w:start w:val="1"/>
      <w:numFmt w:val="decimal"/>
      <w:isLgl/>
      <w:lvlText w:val="%1.%2.%3.%4.%5.%6.%7.%8"/>
      <w:lvlJc w:val="left"/>
      <w:pPr>
        <w:ind w:left="1800" w:hanging="1440"/>
      </w:pPr>
      <w:rPr>
        <w:rFonts w:hint="default"/>
        <w:b w:val="0"/>
        <w:u w:val="single"/>
      </w:rPr>
    </w:lvl>
    <w:lvl w:ilvl="8">
      <w:start w:val="1"/>
      <w:numFmt w:val="decimal"/>
      <w:isLgl/>
      <w:lvlText w:val="%1.%2.%3.%4.%5.%6.%7.%8.%9"/>
      <w:lvlJc w:val="left"/>
      <w:pPr>
        <w:ind w:left="2160" w:hanging="1800"/>
      </w:pPr>
      <w:rPr>
        <w:rFonts w:hint="default"/>
        <w:b w:val="0"/>
        <w:u w:val="single"/>
      </w:rPr>
    </w:lvl>
  </w:abstractNum>
  <w:abstractNum w:abstractNumId="9">
    <w:nsid w:val="1BFE15C9"/>
    <w:multiLevelType w:val="hybridMultilevel"/>
    <w:tmpl w:val="D7D80E20"/>
    <w:lvl w:ilvl="0">
      <w:start w:val="4"/>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2ECC0417"/>
    <w:multiLevelType w:val="hybridMultilevel"/>
    <w:tmpl w:val="1AFCBC7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1">
    <w:nsid w:val="337C62EC"/>
    <w:multiLevelType w:val="hybridMultilevel"/>
    <w:tmpl w:val="84008D9C"/>
    <w:lvl w:ilvl="0">
      <w:start w:val="0"/>
      <w:numFmt w:val="bullet"/>
      <w:pStyle w:val="bullets-2ndlevel"/>
      <w:lvlText w:val="o"/>
      <w:lvlJc w:val="left"/>
      <w:pPr>
        <w:ind w:left="2520" w:hanging="360"/>
      </w:pPr>
      <w:rPr>
        <w:rFonts w:ascii="Courier New" w:hAnsi="Courier New" w:hint="default"/>
        <w:w w:val="100"/>
        <w:sz w:val="20"/>
        <w:szCs w:val="22"/>
      </w:rPr>
    </w:lvl>
    <w:lvl w:ilvl="1" w:tentative="1">
      <w:start w:val="1"/>
      <w:numFmt w:val="bullet"/>
      <w:lvlText w:val="o"/>
      <w:lvlJc w:val="left"/>
      <w:pPr>
        <w:ind w:left="3240" w:hanging="360"/>
      </w:pPr>
      <w:rPr>
        <w:rFonts w:ascii="Courier New" w:hAnsi="Courier New" w:cs="Courier New" w:hint="default"/>
      </w:rPr>
    </w:lvl>
    <w:lvl w:ilvl="2" w:tentative="1">
      <w:start w:val="1"/>
      <w:numFmt w:val="bullet"/>
      <w:lvlText w:val=""/>
      <w:lvlJc w:val="left"/>
      <w:pPr>
        <w:ind w:left="3960" w:hanging="360"/>
      </w:pPr>
      <w:rPr>
        <w:rFonts w:ascii="Wingdings" w:hAnsi="Wingdings" w:hint="default"/>
      </w:rPr>
    </w:lvl>
    <w:lvl w:ilvl="3" w:tentative="1">
      <w:start w:val="1"/>
      <w:numFmt w:val="bullet"/>
      <w:lvlText w:val=""/>
      <w:lvlJc w:val="left"/>
      <w:pPr>
        <w:ind w:left="4680" w:hanging="360"/>
      </w:pPr>
      <w:rPr>
        <w:rFonts w:ascii="Symbol" w:hAnsi="Symbol" w:hint="default"/>
      </w:rPr>
    </w:lvl>
    <w:lvl w:ilvl="4" w:tentative="1">
      <w:start w:val="1"/>
      <w:numFmt w:val="bullet"/>
      <w:lvlText w:val="o"/>
      <w:lvlJc w:val="left"/>
      <w:pPr>
        <w:ind w:left="5400" w:hanging="360"/>
      </w:pPr>
      <w:rPr>
        <w:rFonts w:ascii="Courier New" w:hAnsi="Courier New" w:cs="Courier New" w:hint="default"/>
      </w:rPr>
    </w:lvl>
    <w:lvl w:ilvl="5" w:tentative="1">
      <w:start w:val="1"/>
      <w:numFmt w:val="bullet"/>
      <w:lvlText w:val=""/>
      <w:lvlJc w:val="left"/>
      <w:pPr>
        <w:ind w:left="6120" w:hanging="360"/>
      </w:pPr>
      <w:rPr>
        <w:rFonts w:ascii="Wingdings" w:hAnsi="Wingdings" w:hint="default"/>
      </w:rPr>
    </w:lvl>
    <w:lvl w:ilvl="6" w:tentative="1">
      <w:start w:val="1"/>
      <w:numFmt w:val="bullet"/>
      <w:lvlText w:val=""/>
      <w:lvlJc w:val="left"/>
      <w:pPr>
        <w:ind w:left="6840" w:hanging="360"/>
      </w:pPr>
      <w:rPr>
        <w:rFonts w:ascii="Symbol" w:hAnsi="Symbol" w:hint="default"/>
      </w:rPr>
    </w:lvl>
    <w:lvl w:ilvl="7" w:tentative="1">
      <w:start w:val="1"/>
      <w:numFmt w:val="bullet"/>
      <w:lvlText w:val="o"/>
      <w:lvlJc w:val="left"/>
      <w:pPr>
        <w:ind w:left="7560" w:hanging="360"/>
      </w:pPr>
      <w:rPr>
        <w:rFonts w:ascii="Courier New" w:hAnsi="Courier New" w:cs="Courier New" w:hint="default"/>
      </w:rPr>
    </w:lvl>
    <w:lvl w:ilvl="8" w:tentative="1">
      <w:start w:val="1"/>
      <w:numFmt w:val="bullet"/>
      <w:lvlText w:val=""/>
      <w:lvlJc w:val="left"/>
      <w:pPr>
        <w:ind w:left="8280" w:hanging="360"/>
      </w:pPr>
      <w:rPr>
        <w:rFonts w:ascii="Wingdings" w:hAnsi="Wingdings" w:hint="default"/>
      </w:rPr>
    </w:lvl>
  </w:abstractNum>
  <w:abstractNum w:abstractNumId="12">
    <w:nsid w:val="399D09AB"/>
    <w:multiLevelType w:val="multilevel"/>
    <w:tmpl w:val="60505970"/>
    <w:lvl w:ilvl="0">
      <w:start w:val="1"/>
      <w:numFmt w:val="decimal"/>
      <w:lvlText w:val="%1."/>
      <w:lvlJc w:val="left"/>
      <w:pPr>
        <w:tabs>
          <w:tab w:val="num" w:pos="720"/>
        </w:tabs>
        <w:ind w:left="720" w:hanging="360"/>
      </w:pPr>
    </w:lvl>
    <w:lvl w:ilvl="1">
      <w:start w:val="0"/>
      <w:numFmt w:val="bullet"/>
      <w:lvlText w:val="•"/>
      <w:lvlJc w:val="left"/>
      <w:pPr>
        <w:ind w:left="2160" w:hanging="1080"/>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15B7706"/>
    <w:multiLevelType w:val="multilevel"/>
    <w:tmpl w:val="D548D0F8"/>
    <w:lvl w:ilvl="0">
      <w:start w:val="1"/>
      <w:numFmt w:val="decimal"/>
      <w:lvlText w:val="%1."/>
      <w:lvlJc w:val="left"/>
      <w:pPr>
        <w:tabs>
          <w:tab w:val="num" w:pos="720"/>
        </w:tabs>
        <w:ind w:left="720" w:hanging="360"/>
      </w:pPr>
    </w:lvl>
    <w:lvl w:ilvl="1">
      <w:start w:val="0"/>
      <w:numFmt w:val="bullet"/>
      <w:lvlText w:val="•"/>
      <w:lvlJc w:val="left"/>
      <w:pPr>
        <w:ind w:left="2160" w:hanging="1080"/>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4774778E"/>
    <w:multiLevelType w:val="hybridMultilevel"/>
    <w:tmpl w:val="923234D2"/>
    <w:lvl w:ilvl="0">
      <w:start w:val="1"/>
      <w:numFmt w:val="bullet"/>
      <w:lvlText w:val=""/>
      <w:lvlJc w:val="left"/>
      <w:pPr>
        <w:ind w:left="288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15">
    <w:nsid w:val="4A97385B"/>
    <w:multiLevelType w:val="multilevel"/>
    <w:tmpl w:val="6870F0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5940318C"/>
    <w:multiLevelType w:val="hybridMultilevel"/>
    <w:tmpl w:val="06843708"/>
    <w:lvl w:ilvl="0">
      <w:start w:val="1"/>
      <w:numFmt w:val="bullet"/>
      <w:pStyle w:val="bullets"/>
      <w:lvlText w:val="•"/>
      <w:lvlJc w:val="left"/>
      <w:pPr>
        <w:ind w:left="1080" w:hanging="360"/>
      </w:pPr>
      <w:rPr>
        <w:rFonts w:ascii="Arial" w:hAnsi="Arial" w:hint="default"/>
        <w:sz w:val="32"/>
        <w:szCs w:val="28"/>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17">
    <w:nsid w:val="681E1962"/>
    <w:multiLevelType w:val="hybridMultilevel"/>
    <w:tmpl w:val="EE025F72"/>
    <w:lvl w:ilvl="0">
      <w:start w:val="1"/>
      <w:numFmt w:val="upp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nsid w:val="73654B3D"/>
    <w:multiLevelType w:val="multilevel"/>
    <w:tmpl w:val="7B921D6A"/>
    <w:lvl w:ilvl="0">
      <w:start w:val="1"/>
      <w:numFmt w:val="decimal"/>
      <w:lvlText w:val="%1."/>
      <w:lvlJc w:val="left"/>
      <w:pPr>
        <w:tabs>
          <w:tab w:val="num" w:pos="720"/>
        </w:tabs>
        <w:ind w:left="720" w:hanging="360"/>
      </w:pPr>
      <w:rPr>
        <w:rFonts w:hint="default"/>
      </w:rPr>
    </w:lvl>
    <w:lvl w:ilvl="1">
      <w:start w:val="0"/>
      <w:numFmt w:val="bullet"/>
      <w:lvlText w:val="•"/>
      <w:lvlJc w:val="left"/>
      <w:pPr>
        <w:ind w:left="2160" w:hanging="1080"/>
      </w:pPr>
      <w:rPr>
        <w:rFonts w:ascii="Times New Roman" w:eastAsia="Times New Roman" w:hAnsi="Times New Roman" w:cs="Times New Roman"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num w:numId="1">
    <w:abstractNumId w:val="12"/>
  </w:num>
  <w:num w:numId="2">
    <w:abstractNumId w:val="15"/>
  </w:num>
  <w:num w:numId="3">
    <w:abstractNumId w:val="8"/>
  </w:num>
  <w:num w:numId="4">
    <w:abstractNumId w:val="17"/>
  </w:num>
  <w:num w:numId="5">
    <w:abstractNumId w:val="14"/>
  </w:num>
  <w:num w:numId="6">
    <w:abstractNumId w:val="4"/>
  </w:num>
  <w:num w:numId="7">
    <w:abstractNumId w:val="2"/>
  </w:num>
  <w:num w:numId="8">
    <w:abstractNumId w:val="7"/>
  </w:num>
  <w:num w:numId="9">
    <w:abstractNumId w:val="9"/>
  </w:num>
  <w:num w:numId="10">
    <w:abstractNumId w:val="13"/>
  </w:num>
  <w:num w:numId="11">
    <w:abstractNumId w:val="6"/>
  </w:num>
  <w:num w:numId="12">
    <w:abstractNumId w:val="10"/>
  </w:num>
  <w:num w:numId="13">
    <w:abstractNumId w:val="3"/>
  </w:num>
  <w:num w:numId="14">
    <w:abstractNumId w:val="1"/>
  </w:num>
  <w:num w:numId="15">
    <w:abstractNumId w:val="18"/>
  </w:num>
  <w:num w:numId="16">
    <w:abstractNumId w:val="5"/>
  </w:num>
  <w:num w:numId="17">
    <w:abstractNumId w:val="16"/>
  </w:num>
  <w:num w:numId="18">
    <w:abstractNumId w:val="11"/>
  </w:num>
  <w:num w:numId="19">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stylePaneFormatFilter w:val="7F04" w:allStyles="0" w:alternateStyleNames="0" w:clearFormatting="1" w:customStyles="0" w:directFormattingOnNumbering="1" w:directFormattingOnParagraphs="1" w:directFormattingOnRuns="1" w:directFormattingOnTables="1" w:headingStyles="0" w:latentStyles="1" w:numberingStyles="0" w:stylesInUse="0" w:tableStyles="0" w:top3HeadingStyles="1" w:visibleStyles="1"/>
  <w:doNotTrackFormatting/>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7538"/>
    <w:rsid w:val="0000180C"/>
    <w:rsid w:val="00005195"/>
    <w:rsid w:val="00005C3B"/>
    <w:rsid w:val="00006F88"/>
    <w:rsid w:val="0001016B"/>
    <w:rsid w:val="00011427"/>
    <w:rsid w:val="000117A6"/>
    <w:rsid w:val="00011B55"/>
    <w:rsid w:val="000219A5"/>
    <w:rsid w:val="00022C32"/>
    <w:rsid w:val="00023E93"/>
    <w:rsid w:val="00023F29"/>
    <w:rsid w:val="00024EFE"/>
    <w:rsid w:val="00035198"/>
    <w:rsid w:val="0004230F"/>
    <w:rsid w:val="000425BC"/>
    <w:rsid w:val="0004474D"/>
    <w:rsid w:val="00044B29"/>
    <w:rsid w:val="000452B1"/>
    <w:rsid w:val="000461DC"/>
    <w:rsid w:val="000467E8"/>
    <w:rsid w:val="000471B1"/>
    <w:rsid w:val="0004729E"/>
    <w:rsid w:val="00052DD3"/>
    <w:rsid w:val="00053088"/>
    <w:rsid w:val="00053F45"/>
    <w:rsid w:val="0005411E"/>
    <w:rsid w:val="000551D3"/>
    <w:rsid w:val="00055469"/>
    <w:rsid w:val="00055CBC"/>
    <w:rsid w:val="00055CD4"/>
    <w:rsid w:val="0006377F"/>
    <w:rsid w:val="0006570F"/>
    <w:rsid w:val="000664CF"/>
    <w:rsid w:val="00067E36"/>
    <w:rsid w:val="00070350"/>
    <w:rsid w:val="0007319A"/>
    <w:rsid w:val="000736D9"/>
    <w:rsid w:val="00073FA7"/>
    <w:rsid w:val="000802E1"/>
    <w:rsid w:val="000805C5"/>
    <w:rsid w:val="000815B0"/>
    <w:rsid w:val="00083962"/>
    <w:rsid w:val="00083E53"/>
    <w:rsid w:val="000841B4"/>
    <w:rsid w:val="000855AC"/>
    <w:rsid w:val="00091058"/>
    <w:rsid w:val="00091BE0"/>
    <w:rsid w:val="000921F8"/>
    <w:rsid w:val="00093C19"/>
    <w:rsid w:val="00094ADE"/>
    <w:rsid w:val="00095DDB"/>
    <w:rsid w:val="000976CF"/>
    <w:rsid w:val="000A0AAC"/>
    <w:rsid w:val="000A1FB9"/>
    <w:rsid w:val="000A5B84"/>
    <w:rsid w:val="000A7906"/>
    <w:rsid w:val="000B4D98"/>
    <w:rsid w:val="000B53F7"/>
    <w:rsid w:val="000B6FB3"/>
    <w:rsid w:val="000B7556"/>
    <w:rsid w:val="000C134E"/>
    <w:rsid w:val="000C1AB1"/>
    <w:rsid w:val="000C1C54"/>
    <w:rsid w:val="000C346A"/>
    <w:rsid w:val="000C5127"/>
    <w:rsid w:val="000C6494"/>
    <w:rsid w:val="000C707A"/>
    <w:rsid w:val="000C7466"/>
    <w:rsid w:val="000D00D0"/>
    <w:rsid w:val="000D2173"/>
    <w:rsid w:val="000D2C76"/>
    <w:rsid w:val="000D3D1A"/>
    <w:rsid w:val="000D4326"/>
    <w:rsid w:val="000D4672"/>
    <w:rsid w:val="000D48FD"/>
    <w:rsid w:val="000D79E8"/>
    <w:rsid w:val="000D7F1E"/>
    <w:rsid w:val="000E024A"/>
    <w:rsid w:val="000E1C64"/>
    <w:rsid w:val="000E3968"/>
    <w:rsid w:val="000E3CB2"/>
    <w:rsid w:val="000E43FA"/>
    <w:rsid w:val="000E4942"/>
    <w:rsid w:val="000E4BFD"/>
    <w:rsid w:val="000E5D86"/>
    <w:rsid w:val="000E6BAE"/>
    <w:rsid w:val="000F0725"/>
    <w:rsid w:val="000F147B"/>
    <w:rsid w:val="000F1E17"/>
    <w:rsid w:val="000F3088"/>
    <w:rsid w:val="000F35EB"/>
    <w:rsid w:val="000F393C"/>
    <w:rsid w:val="000F4046"/>
    <w:rsid w:val="000F46E3"/>
    <w:rsid w:val="000F4739"/>
    <w:rsid w:val="000F5225"/>
    <w:rsid w:val="000F58FC"/>
    <w:rsid w:val="000F6DCA"/>
    <w:rsid w:val="00100739"/>
    <w:rsid w:val="00100821"/>
    <w:rsid w:val="00100C85"/>
    <w:rsid w:val="00106A7E"/>
    <w:rsid w:val="001074D0"/>
    <w:rsid w:val="00107885"/>
    <w:rsid w:val="0011057C"/>
    <w:rsid w:val="00110E52"/>
    <w:rsid w:val="001118AF"/>
    <w:rsid w:val="001135EA"/>
    <w:rsid w:val="001136A8"/>
    <w:rsid w:val="00114165"/>
    <w:rsid w:val="00114614"/>
    <w:rsid w:val="00114FC4"/>
    <w:rsid w:val="00117439"/>
    <w:rsid w:val="001204F1"/>
    <w:rsid w:val="0012095B"/>
    <w:rsid w:val="0012329C"/>
    <w:rsid w:val="00123813"/>
    <w:rsid w:val="0012418F"/>
    <w:rsid w:val="001277B0"/>
    <w:rsid w:val="0012781D"/>
    <w:rsid w:val="00130C6A"/>
    <w:rsid w:val="00134FA7"/>
    <w:rsid w:val="00135A9E"/>
    <w:rsid w:val="0013666A"/>
    <w:rsid w:val="00136B70"/>
    <w:rsid w:val="00137950"/>
    <w:rsid w:val="00137D69"/>
    <w:rsid w:val="001426F1"/>
    <w:rsid w:val="00144391"/>
    <w:rsid w:val="00144FC8"/>
    <w:rsid w:val="00145365"/>
    <w:rsid w:val="00146352"/>
    <w:rsid w:val="001470DB"/>
    <w:rsid w:val="00147E8A"/>
    <w:rsid w:val="00150713"/>
    <w:rsid w:val="00152B5B"/>
    <w:rsid w:val="00152EE3"/>
    <w:rsid w:val="00152F29"/>
    <w:rsid w:val="00155FD2"/>
    <w:rsid w:val="0015788E"/>
    <w:rsid w:val="0016306A"/>
    <w:rsid w:val="0016366A"/>
    <w:rsid w:val="0016591C"/>
    <w:rsid w:val="00166426"/>
    <w:rsid w:val="001704E3"/>
    <w:rsid w:val="00170E30"/>
    <w:rsid w:val="0017112E"/>
    <w:rsid w:val="00176A3D"/>
    <w:rsid w:val="001774A6"/>
    <w:rsid w:val="00177C52"/>
    <w:rsid w:val="00177F45"/>
    <w:rsid w:val="00181D6D"/>
    <w:rsid w:val="00183779"/>
    <w:rsid w:val="00184266"/>
    <w:rsid w:val="00185270"/>
    <w:rsid w:val="00190854"/>
    <w:rsid w:val="00190DCA"/>
    <w:rsid w:val="00191106"/>
    <w:rsid w:val="001948CC"/>
    <w:rsid w:val="0019654B"/>
    <w:rsid w:val="001978F0"/>
    <w:rsid w:val="001A23CC"/>
    <w:rsid w:val="001A244F"/>
    <w:rsid w:val="001A254E"/>
    <w:rsid w:val="001A39C2"/>
    <w:rsid w:val="001A3AD3"/>
    <w:rsid w:val="001A3B5A"/>
    <w:rsid w:val="001A4207"/>
    <w:rsid w:val="001A452B"/>
    <w:rsid w:val="001A4640"/>
    <w:rsid w:val="001A5DF3"/>
    <w:rsid w:val="001A64D3"/>
    <w:rsid w:val="001A73C0"/>
    <w:rsid w:val="001A775F"/>
    <w:rsid w:val="001B0661"/>
    <w:rsid w:val="001B0E20"/>
    <w:rsid w:val="001B29F1"/>
    <w:rsid w:val="001B41AE"/>
    <w:rsid w:val="001B670A"/>
    <w:rsid w:val="001B7CE9"/>
    <w:rsid w:val="001B7D28"/>
    <w:rsid w:val="001C0748"/>
    <w:rsid w:val="001C17AC"/>
    <w:rsid w:val="001C222D"/>
    <w:rsid w:val="001C22F1"/>
    <w:rsid w:val="001C349F"/>
    <w:rsid w:val="001C356B"/>
    <w:rsid w:val="001C68FD"/>
    <w:rsid w:val="001C7B61"/>
    <w:rsid w:val="001D01AE"/>
    <w:rsid w:val="001D108B"/>
    <w:rsid w:val="001D18AE"/>
    <w:rsid w:val="001D3941"/>
    <w:rsid w:val="001D495A"/>
    <w:rsid w:val="001D5ADA"/>
    <w:rsid w:val="001D6088"/>
    <w:rsid w:val="001D7D66"/>
    <w:rsid w:val="001E1AE0"/>
    <w:rsid w:val="001E1DFA"/>
    <w:rsid w:val="001E33D4"/>
    <w:rsid w:val="001E5AFC"/>
    <w:rsid w:val="001E6405"/>
    <w:rsid w:val="001E64A3"/>
    <w:rsid w:val="001E6689"/>
    <w:rsid w:val="001E7A0A"/>
    <w:rsid w:val="001F0F45"/>
    <w:rsid w:val="002018BF"/>
    <w:rsid w:val="002021FE"/>
    <w:rsid w:val="0020319E"/>
    <w:rsid w:val="002076A8"/>
    <w:rsid w:val="0021079E"/>
    <w:rsid w:val="0021408A"/>
    <w:rsid w:val="00214576"/>
    <w:rsid w:val="00214678"/>
    <w:rsid w:val="00215923"/>
    <w:rsid w:val="002159B3"/>
    <w:rsid w:val="00217C9F"/>
    <w:rsid w:val="002207F2"/>
    <w:rsid w:val="00222089"/>
    <w:rsid w:val="00223A82"/>
    <w:rsid w:val="002242B3"/>
    <w:rsid w:val="00224320"/>
    <w:rsid w:val="00224B13"/>
    <w:rsid w:val="00225402"/>
    <w:rsid w:val="0022568E"/>
    <w:rsid w:val="002259EF"/>
    <w:rsid w:val="00225FDF"/>
    <w:rsid w:val="0022667F"/>
    <w:rsid w:val="00227FC5"/>
    <w:rsid w:val="002305C9"/>
    <w:rsid w:val="00230B99"/>
    <w:rsid w:val="00231A9C"/>
    <w:rsid w:val="00232886"/>
    <w:rsid w:val="00235401"/>
    <w:rsid w:val="00235A15"/>
    <w:rsid w:val="002372F0"/>
    <w:rsid w:val="0023786D"/>
    <w:rsid w:val="00237D42"/>
    <w:rsid w:val="002421BD"/>
    <w:rsid w:val="00242A47"/>
    <w:rsid w:val="00242ED1"/>
    <w:rsid w:val="0024654F"/>
    <w:rsid w:val="002504DA"/>
    <w:rsid w:val="00253F77"/>
    <w:rsid w:val="00254069"/>
    <w:rsid w:val="002577F8"/>
    <w:rsid w:val="00257D23"/>
    <w:rsid w:val="0026099E"/>
    <w:rsid w:val="002609E0"/>
    <w:rsid w:val="00261480"/>
    <w:rsid w:val="00262B0E"/>
    <w:rsid w:val="002640B0"/>
    <w:rsid w:val="00264EB2"/>
    <w:rsid w:val="002651E6"/>
    <w:rsid w:val="002657B2"/>
    <w:rsid w:val="00265F2B"/>
    <w:rsid w:val="00267167"/>
    <w:rsid w:val="00267960"/>
    <w:rsid w:val="00271A53"/>
    <w:rsid w:val="00272582"/>
    <w:rsid w:val="002734E5"/>
    <w:rsid w:val="002746DB"/>
    <w:rsid w:val="00280CAF"/>
    <w:rsid w:val="00281424"/>
    <w:rsid w:val="00282F09"/>
    <w:rsid w:val="00284509"/>
    <w:rsid w:val="0028622C"/>
    <w:rsid w:val="002906E1"/>
    <w:rsid w:val="00293CFF"/>
    <w:rsid w:val="00294ACB"/>
    <w:rsid w:val="00296B05"/>
    <w:rsid w:val="002A078C"/>
    <w:rsid w:val="002A0D31"/>
    <w:rsid w:val="002A1A14"/>
    <w:rsid w:val="002A2C70"/>
    <w:rsid w:val="002A3119"/>
    <w:rsid w:val="002A339A"/>
    <w:rsid w:val="002A3B6C"/>
    <w:rsid w:val="002A3CFB"/>
    <w:rsid w:val="002A512E"/>
    <w:rsid w:val="002A53C6"/>
    <w:rsid w:val="002A6A0A"/>
    <w:rsid w:val="002A7399"/>
    <w:rsid w:val="002A7E90"/>
    <w:rsid w:val="002B00F5"/>
    <w:rsid w:val="002B0184"/>
    <w:rsid w:val="002B1076"/>
    <w:rsid w:val="002B15E7"/>
    <w:rsid w:val="002B1847"/>
    <w:rsid w:val="002B36A0"/>
    <w:rsid w:val="002B39E3"/>
    <w:rsid w:val="002C1467"/>
    <w:rsid w:val="002C2A06"/>
    <w:rsid w:val="002C362F"/>
    <w:rsid w:val="002C511F"/>
    <w:rsid w:val="002C67C9"/>
    <w:rsid w:val="002C7814"/>
    <w:rsid w:val="002D14D8"/>
    <w:rsid w:val="002D29B4"/>
    <w:rsid w:val="002D456C"/>
    <w:rsid w:val="002D4799"/>
    <w:rsid w:val="002D5965"/>
    <w:rsid w:val="002D5D77"/>
    <w:rsid w:val="002D7726"/>
    <w:rsid w:val="002E2466"/>
    <w:rsid w:val="002E3FA4"/>
    <w:rsid w:val="002E4533"/>
    <w:rsid w:val="002E61A3"/>
    <w:rsid w:val="002F02FE"/>
    <w:rsid w:val="002F0D5F"/>
    <w:rsid w:val="002F1A38"/>
    <w:rsid w:val="002F2152"/>
    <w:rsid w:val="002F2E75"/>
    <w:rsid w:val="002F34C9"/>
    <w:rsid w:val="0030309E"/>
    <w:rsid w:val="00303A4A"/>
    <w:rsid w:val="00305219"/>
    <w:rsid w:val="003061FE"/>
    <w:rsid w:val="00307467"/>
    <w:rsid w:val="003127D2"/>
    <w:rsid w:val="00316416"/>
    <w:rsid w:val="0032277F"/>
    <w:rsid w:val="0032394C"/>
    <w:rsid w:val="003255A3"/>
    <w:rsid w:val="003256F5"/>
    <w:rsid w:val="003257E3"/>
    <w:rsid w:val="003259A1"/>
    <w:rsid w:val="00326D91"/>
    <w:rsid w:val="00330693"/>
    <w:rsid w:val="00330D85"/>
    <w:rsid w:val="00331256"/>
    <w:rsid w:val="00331EAF"/>
    <w:rsid w:val="0033209F"/>
    <w:rsid w:val="00332F36"/>
    <w:rsid w:val="00333341"/>
    <w:rsid w:val="0033582C"/>
    <w:rsid w:val="00336762"/>
    <w:rsid w:val="003419BB"/>
    <w:rsid w:val="003446C6"/>
    <w:rsid w:val="00345680"/>
    <w:rsid w:val="00345AA3"/>
    <w:rsid w:val="00350523"/>
    <w:rsid w:val="0035222A"/>
    <w:rsid w:val="00353778"/>
    <w:rsid w:val="00353A16"/>
    <w:rsid w:val="00354083"/>
    <w:rsid w:val="00354F99"/>
    <w:rsid w:val="00355CE0"/>
    <w:rsid w:val="003560BA"/>
    <w:rsid w:val="003606D9"/>
    <w:rsid w:val="003619D0"/>
    <w:rsid w:val="00365154"/>
    <w:rsid w:val="003706F8"/>
    <w:rsid w:val="00371AE9"/>
    <w:rsid w:val="00372670"/>
    <w:rsid w:val="00372FAF"/>
    <w:rsid w:val="0037392C"/>
    <w:rsid w:val="00373C1A"/>
    <w:rsid w:val="003740BC"/>
    <w:rsid w:val="0037422C"/>
    <w:rsid w:val="003744B4"/>
    <w:rsid w:val="00375572"/>
    <w:rsid w:val="0037708D"/>
    <w:rsid w:val="00377D65"/>
    <w:rsid w:val="003801A3"/>
    <w:rsid w:val="0038081A"/>
    <w:rsid w:val="00381E28"/>
    <w:rsid w:val="00382C13"/>
    <w:rsid w:val="00382DDA"/>
    <w:rsid w:val="00383D90"/>
    <w:rsid w:val="0038401C"/>
    <w:rsid w:val="00384290"/>
    <w:rsid w:val="00384AC3"/>
    <w:rsid w:val="003850F9"/>
    <w:rsid w:val="0038782E"/>
    <w:rsid w:val="00387FCC"/>
    <w:rsid w:val="0039086F"/>
    <w:rsid w:val="00391A21"/>
    <w:rsid w:val="003972EB"/>
    <w:rsid w:val="003A06E5"/>
    <w:rsid w:val="003A2EE6"/>
    <w:rsid w:val="003A401A"/>
    <w:rsid w:val="003A445A"/>
    <w:rsid w:val="003A4A07"/>
    <w:rsid w:val="003A4D03"/>
    <w:rsid w:val="003A4F7C"/>
    <w:rsid w:val="003A7303"/>
    <w:rsid w:val="003A7E62"/>
    <w:rsid w:val="003B12FD"/>
    <w:rsid w:val="003B1B78"/>
    <w:rsid w:val="003B4297"/>
    <w:rsid w:val="003B42B3"/>
    <w:rsid w:val="003B6384"/>
    <w:rsid w:val="003C29AF"/>
    <w:rsid w:val="003C419E"/>
    <w:rsid w:val="003C44AA"/>
    <w:rsid w:val="003C4985"/>
    <w:rsid w:val="003C4EBB"/>
    <w:rsid w:val="003C53F3"/>
    <w:rsid w:val="003C63E4"/>
    <w:rsid w:val="003D0298"/>
    <w:rsid w:val="003D09C2"/>
    <w:rsid w:val="003D1153"/>
    <w:rsid w:val="003D1531"/>
    <w:rsid w:val="003D29E9"/>
    <w:rsid w:val="003D2FCA"/>
    <w:rsid w:val="003D3983"/>
    <w:rsid w:val="003D46A2"/>
    <w:rsid w:val="003D487D"/>
    <w:rsid w:val="003E362E"/>
    <w:rsid w:val="003E4EC6"/>
    <w:rsid w:val="003E527E"/>
    <w:rsid w:val="003E5495"/>
    <w:rsid w:val="003E553E"/>
    <w:rsid w:val="003E65DA"/>
    <w:rsid w:val="003E6815"/>
    <w:rsid w:val="003E7078"/>
    <w:rsid w:val="003F0AA2"/>
    <w:rsid w:val="003F3295"/>
    <w:rsid w:val="003F3DF5"/>
    <w:rsid w:val="003F4133"/>
    <w:rsid w:val="003F47F7"/>
    <w:rsid w:val="003F70A3"/>
    <w:rsid w:val="003F74A3"/>
    <w:rsid w:val="004046BD"/>
    <w:rsid w:val="00404772"/>
    <w:rsid w:val="00404A9C"/>
    <w:rsid w:val="00406614"/>
    <w:rsid w:val="004071CF"/>
    <w:rsid w:val="0041013D"/>
    <w:rsid w:val="00410B6A"/>
    <w:rsid w:val="00411137"/>
    <w:rsid w:val="004116B5"/>
    <w:rsid w:val="00411D11"/>
    <w:rsid w:val="0041231F"/>
    <w:rsid w:val="00413192"/>
    <w:rsid w:val="00413250"/>
    <w:rsid w:val="0041436D"/>
    <w:rsid w:val="00415E23"/>
    <w:rsid w:val="00415E80"/>
    <w:rsid w:val="004165D2"/>
    <w:rsid w:val="00417410"/>
    <w:rsid w:val="00420124"/>
    <w:rsid w:val="0042087C"/>
    <w:rsid w:val="004208E3"/>
    <w:rsid w:val="00422685"/>
    <w:rsid w:val="00424061"/>
    <w:rsid w:val="00424420"/>
    <w:rsid w:val="0042457B"/>
    <w:rsid w:val="00426ABE"/>
    <w:rsid w:val="00426C97"/>
    <w:rsid w:val="004301B4"/>
    <w:rsid w:val="00432A3E"/>
    <w:rsid w:val="00432F38"/>
    <w:rsid w:val="00435C82"/>
    <w:rsid w:val="00436514"/>
    <w:rsid w:val="004367DC"/>
    <w:rsid w:val="00440125"/>
    <w:rsid w:val="0044134D"/>
    <w:rsid w:val="00443969"/>
    <w:rsid w:val="0044398F"/>
    <w:rsid w:val="004459B7"/>
    <w:rsid w:val="00445BBD"/>
    <w:rsid w:val="004465F5"/>
    <w:rsid w:val="004469F3"/>
    <w:rsid w:val="00446C2B"/>
    <w:rsid w:val="004477BD"/>
    <w:rsid w:val="00447CB7"/>
    <w:rsid w:val="00447D74"/>
    <w:rsid w:val="00447F3A"/>
    <w:rsid w:val="00450A74"/>
    <w:rsid w:val="00452778"/>
    <w:rsid w:val="00453E92"/>
    <w:rsid w:val="004543DB"/>
    <w:rsid w:val="0045480A"/>
    <w:rsid w:val="00454DE2"/>
    <w:rsid w:val="00455A96"/>
    <w:rsid w:val="00457957"/>
    <w:rsid w:val="00460B6D"/>
    <w:rsid w:val="00460E60"/>
    <w:rsid w:val="00462473"/>
    <w:rsid w:val="00464F36"/>
    <w:rsid w:val="00465350"/>
    <w:rsid w:val="00465556"/>
    <w:rsid w:val="004669FC"/>
    <w:rsid w:val="0046784F"/>
    <w:rsid w:val="0046797A"/>
    <w:rsid w:val="00467EE3"/>
    <w:rsid w:val="00471D73"/>
    <w:rsid w:val="00472246"/>
    <w:rsid w:val="00472325"/>
    <w:rsid w:val="004737AF"/>
    <w:rsid w:val="00474128"/>
    <w:rsid w:val="004819B9"/>
    <w:rsid w:val="00482371"/>
    <w:rsid w:val="00483E38"/>
    <w:rsid w:val="004846BF"/>
    <w:rsid w:val="00487195"/>
    <w:rsid w:val="004912AB"/>
    <w:rsid w:val="004936B9"/>
    <w:rsid w:val="00493736"/>
    <w:rsid w:val="00493C0A"/>
    <w:rsid w:val="00493FAB"/>
    <w:rsid w:val="00494C9F"/>
    <w:rsid w:val="00494D45"/>
    <w:rsid w:val="0049559C"/>
    <w:rsid w:val="00497BF3"/>
    <w:rsid w:val="00497F22"/>
    <w:rsid w:val="004A3E2D"/>
    <w:rsid w:val="004A3E9D"/>
    <w:rsid w:val="004A69CB"/>
    <w:rsid w:val="004A7D27"/>
    <w:rsid w:val="004B00D5"/>
    <w:rsid w:val="004B374D"/>
    <w:rsid w:val="004B4E1D"/>
    <w:rsid w:val="004B5169"/>
    <w:rsid w:val="004B6448"/>
    <w:rsid w:val="004C23B8"/>
    <w:rsid w:val="004C3A5A"/>
    <w:rsid w:val="004C3E26"/>
    <w:rsid w:val="004C4F2D"/>
    <w:rsid w:val="004C660C"/>
    <w:rsid w:val="004C6893"/>
    <w:rsid w:val="004C6979"/>
    <w:rsid w:val="004C6ACA"/>
    <w:rsid w:val="004D1F97"/>
    <w:rsid w:val="004D2625"/>
    <w:rsid w:val="004D37C5"/>
    <w:rsid w:val="004D3AF9"/>
    <w:rsid w:val="004D3E7A"/>
    <w:rsid w:val="004D4599"/>
    <w:rsid w:val="004D46CA"/>
    <w:rsid w:val="004D61F5"/>
    <w:rsid w:val="004D66C9"/>
    <w:rsid w:val="004D7CA3"/>
    <w:rsid w:val="004E039C"/>
    <w:rsid w:val="004E141E"/>
    <w:rsid w:val="004E1808"/>
    <w:rsid w:val="004E19A7"/>
    <w:rsid w:val="004E6DD7"/>
    <w:rsid w:val="004E7AB4"/>
    <w:rsid w:val="004F0216"/>
    <w:rsid w:val="004F0D02"/>
    <w:rsid w:val="004F0F28"/>
    <w:rsid w:val="004F1965"/>
    <w:rsid w:val="004F3AF8"/>
    <w:rsid w:val="004F4706"/>
    <w:rsid w:val="004F527C"/>
    <w:rsid w:val="004F54E4"/>
    <w:rsid w:val="004F5E9A"/>
    <w:rsid w:val="004F733A"/>
    <w:rsid w:val="004F78B9"/>
    <w:rsid w:val="00503762"/>
    <w:rsid w:val="005050E7"/>
    <w:rsid w:val="00506CF6"/>
    <w:rsid w:val="00511673"/>
    <w:rsid w:val="00511EB3"/>
    <w:rsid w:val="00511FD9"/>
    <w:rsid w:val="00512F47"/>
    <w:rsid w:val="00516F89"/>
    <w:rsid w:val="00516FFB"/>
    <w:rsid w:val="005222ED"/>
    <w:rsid w:val="00525366"/>
    <w:rsid w:val="005255E6"/>
    <w:rsid w:val="00525708"/>
    <w:rsid w:val="00526D91"/>
    <w:rsid w:val="0052793E"/>
    <w:rsid w:val="0053196E"/>
    <w:rsid w:val="0053196F"/>
    <w:rsid w:val="00531CBE"/>
    <w:rsid w:val="00532415"/>
    <w:rsid w:val="00532774"/>
    <w:rsid w:val="00535CCA"/>
    <w:rsid w:val="005372E2"/>
    <w:rsid w:val="00540FC7"/>
    <w:rsid w:val="0054123A"/>
    <w:rsid w:val="005418C4"/>
    <w:rsid w:val="00542EC5"/>
    <w:rsid w:val="00544138"/>
    <w:rsid w:val="005507C2"/>
    <w:rsid w:val="005545E6"/>
    <w:rsid w:val="00554A95"/>
    <w:rsid w:val="00555724"/>
    <w:rsid w:val="00556095"/>
    <w:rsid w:val="00556BE2"/>
    <w:rsid w:val="00556CFF"/>
    <w:rsid w:val="00557FC0"/>
    <w:rsid w:val="005601CC"/>
    <w:rsid w:val="005606AA"/>
    <w:rsid w:val="0056314C"/>
    <w:rsid w:val="00563E26"/>
    <w:rsid w:val="00564BA2"/>
    <w:rsid w:val="0056532B"/>
    <w:rsid w:val="00565DC4"/>
    <w:rsid w:val="00566449"/>
    <w:rsid w:val="0056669B"/>
    <w:rsid w:val="00566AAF"/>
    <w:rsid w:val="005715C3"/>
    <w:rsid w:val="00572C80"/>
    <w:rsid w:val="0057489C"/>
    <w:rsid w:val="00574E4D"/>
    <w:rsid w:val="00575992"/>
    <w:rsid w:val="00576B71"/>
    <w:rsid w:val="00577087"/>
    <w:rsid w:val="00580A43"/>
    <w:rsid w:val="005810D5"/>
    <w:rsid w:val="005825B5"/>
    <w:rsid w:val="00584583"/>
    <w:rsid w:val="00585841"/>
    <w:rsid w:val="005859CB"/>
    <w:rsid w:val="00585E45"/>
    <w:rsid w:val="00590A96"/>
    <w:rsid w:val="00591195"/>
    <w:rsid w:val="005918F1"/>
    <w:rsid w:val="00593479"/>
    <w:rsid w:val="00597832"/>
    <w:rsid w:val="005A18DD"/>
    <w:rsid w:val="005A1BF6"/>
    <w:rsid w:val="005A2880"/>
    <w:rsid w:val="005A2EDC"/>
    <w:rsid w:val="005A3F24"/>
    <w:rsid w:val="005A4099"/>
    <w:rsid w:val="005A4140"/>
    <w:rsid w:val="005A61DB"/>
    <w:rsid w:val="005A74A5"/>
    <w:rsid w:val="005B2D06"/>
    <w:rsid w:val="005B4F28"/>
    <w:rsid w:val="005B5EB0"/>
    <w:rsid w:val="005B6A60"/>
    <w:rsid w:val="005B7B8F"/>
    <w:rsid w:val="005C0090"/>
    <w:rsid w:val="005C0DD2"/>
    <w:rsid w:val="005C13BC"/>
    <w:rsid w:val="005C38B2"/>
    <w:rsid w:val="005C5029"/>
    <w:rsid w:val="005C550C"/>
    <w:rsid w:val="005C55C2"/>
    <w:rsid w:val="005C58A8"/>
    <w:rsid w:val="005C5FF0"/>
    <w:rsid w:val="005C643D"/>
    <w:rsid w:val="005D035D"/>
    <w:rsid w:val="005D061D"/>
    <w:rsid w:val="005D0635"/>
    <w:rsid w:val="005D1B91"/>
    <w:rsid w:val="005D25A7"/>
    <w:rsid w:val="005D3C5F"/>
    <w:rsid w:val="005D4DF5"/>
    <w:rsid w:val="005D52A0"/>
    <w:rsid w:val="005D6445"/>
    <w:rsid w:val="005D65F8"/>
    <w:rsid w:val="005E178A"/>
    <w:rsid w:val="005E34FA"/>
    <w:rsid w:val="005E3947"/>
    <w:rsid w:val="005E42BE"/>
    <w:rsid w:val="005E477A"/>
    <w:rsid w:val="005E57C2"/>
    <w:rsid w:val="005E6E14"/>
    <w:rsid w:val="005E7865"/>
    <w:rsid w:val="005F02C1"/>
    <w:rsid w:val="005F382E"/>
    <w:rsid w:val="005F411E"/>
    <w:rsid w:val="005F4CE9"/>
    <w:rsid w:val="005F5861"/>
    <w:rsid w:val="005F6DBC"/>
    <w:rsid w:val="00600F95"/>
    <w:rsid w:val="0060151C"/>
    <w:rsid w:val="00601BEE"/>
    <w:rsid w:val="00604A95"/>
    <w:rsid w:val="00606E43"/>
    <w:rsid w:val="006070A7"/>
    <w:rsid w:val="0060779B"/>
    <w:rsid w:val="00610419"/>
    <w:rsid w:val="00610C16"/>
    <w:rsid w:val="00611626"/>
    <w:rsid w:val="00611D6B"/>
    <w:rsid w:val="00612477"/>
    <w:rsid w:val="006130DE"/>
    <w:rsid w:val="00613225"/>
    <w:rsid w:val="0061348C"/>
    <w:rsid w:val="00614603"/>
    <w:rsid w:val="006158DC"/>
    <w:rsid w:val="006164DF"/>
    <w:rsid w:val="00621286"/>
    <w:rsid w:val="00621685"/>
    <w:rsid w:val="00621E74"/>
    <w:rsid w:val="00624000"/>
    <w:rsid w:val="006241C9"/>
    <w:rsid w:val="006244EC"/>
    <w:rsid w:val="00625687"/>
    <w:rsid w:val="006263D5"/>
    <w:rsid w:val="00626FD3"/>
    <w:rsid w:val="006274D2"/>
    <w:rsid w:val="006277F2"/>
    <w:rsid w:val="00630191"/>
    <w:rsid w:val="00631D1F"/>
    <w:rsid w:val="0063409D"/>
    <w:rsid w:val="0063480C"/>
    <w:rsid w:val="00634A17"/>
    <w:rsid w:val="00634BBD"/>
    <w:rsid w:val="00637FEF"/>
    <w:rsid w:val="0064096E"/>
    <w:rsid w:val="00642E08"/>
    <w:rsid w:val="00643B45"/>
    <w:rsid w:val="00644068"/>
    <w:rsid w:val="00645BA7"/>
    <w:rsid w:val="00647D20"/>
    <w:rsid w:val="00651EC8"/>
    <w:rsid w:val="00653602"/>
    <w:rsid w:val="006543D4"/>
    <w:rsid w:val="006550EE"/>
    <w:rsid w:val="00656783"/>
    <w:rsid w:val="006570EC"/>
    <w:rsid w:val="00657793"/>
    <w:rsid w:val="006614EA"/>
    <w:rsid w:val="00662545"/>
    <w:rsid w:val="00662A36"/>
    <w:rsid w:val="00663C7F"/>
    <w:rsid w:val="0066465E"/>
    <w:rsid w:val="00664EB9"/>
    <w:rsid w:val="0066544A"/>
    <w:rsid w:val="00665A63"/>
    <w:rsid w:val="00665BCD"/>
    <w:rsid w:val="00667F12"/>
    <w:rsid w:val="0067142C"/>
    <w:rsid w:val="00672338"/>
    <w:rsid w:val="006739DA"/>
    <w:rsid w:val="00676277"/>
    <w:rsid w:val="0067631F"/>
    <w:rsid w:val="00681C9D"/>
    <w:rsid w:val="00681DC6"/>
    <w:rsid w:val="0068212A"/>
    <w:rsid w:val="0068225F"/>
    <w:rsid w:val="00683421"/>
    <w:rsid w:val="006863A6"/>
    <w:rsid w:val="0068730E"/>
    <w:rsid w:val="00687CDD"/>
    <w:rsid w:val="0069035F"/>
    <w:rsid w:val="00690A9B"/>
    <w:rsid w:val="00692A3C"/>
    <w:rsid w:val="00693AB3"/>
    <w:rsid w:val="0069509E"/>
    <w:rsid w:val="006957F5"/>
    <w:rsid w:val="00696065"/>
    <w:rsid w:val="0069755D"/>
    <w:rsid w:val="006A207D"/>
    <w:rsid w:val="006A26C6"/>
    <w:rsid w:val="006A3A56"/>
    <w:rsid w:val="006A4969"/>
    <w:rsid w:val="006A538D"/>
    <w:rsid w:val="006A5AC5"/>
    <w:rsid w:val="006A5B7D"/>
    <w:rsid w:val="006A5E9A"/>
    <w:rsid w:val="006A620A"/>
    <w:rsid w:val="006A6434"/>
    <w:rsid w:val="006A737F"/>
    <w:rsid w:val="006A7D5D"/>
    <w:rsid w:val="006B021E"/>
    <w:rsid w:val="006B04D1"/>
    <w:rsid w:val="006B12DC"/>
    <w:rsid w:val="006B23B1"/>
    <w:rsid w:val="006B2A2D"/>
    <w:rsid w:val="006B3429"/>
    <w:rsid w:val="006B4591"/>
    <w:rsid w:val="006B4CCE"/>
    <w:rsid w:val="006B6699"/>
    <w:rsid w:val="006C0170"/>
    <w:rsid w:val="006C15BC"/>
    <w:rsid w:val="006C3661"/>
    <w:rsid w:val="006C40FB"/>
    <w:rsid w:val="006C44D1"/>
    <w:rsid w:val="006C6383"/>
    <w:rsid w:val="006D0314"/>
    <w:rsid w:val="006D088C"/>
    <w:rsid w:val="006D2F4A"/>
    <w:rsid w:val="006D4BDC"/>
    <w:rsid w:val="006E0F22"/>
    <w:rsid w:val="006E1D08"/>
    <w:rsid w:val="006E4AD8"/>
    <w:rsid w:val="006E4BE1"/>
    <w:rsid w:val="006E4CAC"/>
    <w:rsid w:val="006E4D51"/>
    <w:rsid w:val="006F155B"/>
    <w:rsid w:val="006F3EAB"/>
    <w:rsid w:val="006F438A"/>
    <w:rsid w:val="006F4D6D"/>
    <w:rsid w:val="00700D4B"/>
    <w:rsid w:val="00701948"/>
    <w:rsid w:val="007027EE"/>
    <w:rsid w:val="007029CB"/>
    <w:rsid w:val="007036B5"/>
    <w:rsid w:val="00704910"/>
    <w:rsid w:val="00705086"/>
    <w:rsid w:val="00705374"/>
    <w:rsid w:val="00706056"/>
    <w:rsid w:val="00706424"/>
    <w:rsid w:val="0071180D"/>
    <w:rsid w:val="0071386C"/>
    <w:rsid w:val="00715023"/>
    <w:rsid w:val="00716039"/>
    <w:rsid w:val="00716768"/>
    <w:rsid w:val="007169BF"/>
    <w:rsid w:val="0071770F"/>
    <w:rsid w:val="007202EF"/>
    <w:rsid w:val="00720370"/>
    <w:rsid w:val="00720699"/>
    <w:rsid w:val="00720FB8"/>
    <w:rsid w:val="0072115C"/>
    <w:rsid w:val="007218AA"/>
    <w:rsid w:val="00724845"/>
    <w:rsid w:val="007256B2"/>
    <w:rsid w:val="00725AE9"/>
    <w:rsid w:val="00730333"/>
    <w:rsid w:val="0073212C"/>
    <w:rsid w:val="00736436"/>
    <w:rsid w:val="007372FC"/>
    <w:rsid w:val="0073782A"/>
    <w:rsid w:val="007402C0"/>
    <w:rsid w:val="00741790"/>
    <w:rsid w:val="00741D81"/>
    <w:rsid w:val="007432C4"/>
    <w:rsid w:val="007452C6"/>
    <w:rsid w:val="00745AA8"/>
    <w:rsid w:val="00745F63"/>
    <w:rsid w:val="00746148"/>
    <w:rsid w:val="007469B7"/>
    <w:rsid w:val="00746D00"/>
    <w:rsid w:val="00750408"/>
    <w:rsid w:val="00751FD8"/>
    <w:rsid w:val="00753351"/>
    <w:rsid w:val="00754497"/>
    <w:rsid w:val="0075518B"/>
    <w:rsid w:val="007606A3"/>
    <w:rsid w:val="00763141"/>
    <w:rsid w:val="00764E58"/>
    <w:rsid w:val="00765AF7"/>
    <w:rsid w:val="00766C35"/>
    <w:rsid w:val="007674F1"/>
    <w:rsid w:val="00767BE5"/>
    <w:rsid w:val="00771D72"/>
    <w:rsid w:val="00772954"/>
    <w:rsid w:val="007732A5"/>
    <w:rsid w:val="00773335"/>
    <w:rsid w:val="0077547C"/>
    <w:rsid w:val="00777480"/>
    <w:rsid w:val="00783D69"/>
    <w:rsid w:val="0078586F"/>
    <w:rsid w:val="00785CBE"/>
    <w:rsid w:val="00786ADA"/>
    <w:rsid w:val="0078755C"/>
    <w:rsid w:val="00787C39"/>
    <w:rsid w:val="0079142B"/>
    <w:rsid w:val="007916B5"/>
    <w:rsid w:val="007930F0"/>
    <w:rsid w:val="00795C57"/>
    <w:rsid w:val="00795DF3"/>
    <w:rsid w:val="00797A14"/>
    <w:rsid w:val="007A0310"/>
    <w:rsid w:val="007A0B3D"/>
    <w:rsid w:val="007A26CF"/>
    <w:rsid w:val="007A2A04"/>
    <w:rsid w:val="007A373C"/>
    <w:rsid w:val="007A671C"/>
    <w:rsid w:val="007A7AE5"/>
    <w:rsid w:val="007A7C62"/>
    <w:rsid w:val="007B146A"/>
    <w:rsid w:val="007B18AB"/>
    <w:rsid w:val="007B225C"/>
    <w:rsid w:val="007B47E9"/>
    <w:rsid w:val="007B59A0"/>
    <w:rsid w:val="007B6240"/>
    <w:rsid w:val="007C1471"/>
    <w:rsid w:val="007C5729"/>
    <w:rsid w:val="007C6568"/>
    <w:rsid w:val="007C7037"/>
    <w:rsid w:val="007C75B1"/>
    <w:rsid w:val="007D054A"/>
    <w:rsid w:val="007D384A"/>
    <w:rsid w:val="007D3DFC"/>
    <w:rsid w:val="007D56F0"/>
    <w:rsid w:val="007D7D63"/>
    <w:rsid w:val="007E13E9"/>
    <w:rsid w:val="007E4E3E"/>
    <w:rsid w:val="007E5F9E"/>
    <w:rsid w:val="007E685F"/>
    <w:rsid w:val="007F1B17"/>
    <w:rsid w:val="007F1E3A"/>
    <w:rsid w:val="007F225F"/>
    <w:rsid w:val="007F229C"/>
    <w:rsid w:val="007F29E9"/>
    <w:rsid w:val="007F3348"/>
    <w:rsid w:val="007F360D"/>
    <w:rsid w:val="007F3A0D"/>
    <w:rsid w:val="007F4046"/>
    <w:rsid w:val="007F7B2D"/>
    <w:rsid w:val="008004D2"/>
    <w:rsid w:val="00801691"/>
    <w:rsid w:val="00802BF2"/>
    <w:rsid w:val="00803688"/>
    <w:rsid w:val="00803F3B"/>
    <w:rsid w:val="0080548A"/>
    <w:rsid w:val="0080551E"/>
    <w:rsid w:val="0080612D"/>
    <w:rsid w:val="00806F60"/>
    <w:rsid w:val="00807306"/>
    <w:rsid w:val="0080776D"/>
    <w:rsid w:val="00810145"/>
    <w:rsid w:val="008108FA"/>
    <w:rsid w:val="00810FF1"/>
    <w:rsid w:val="00811F53"/>
    <w:rsid w:val="00812AA8"/>
    <w:rsid w:val="00813AE5"/>
    <w:rsid w:val="00813D49"/>
    <w:rsid w:val="00815F7D"/>
    <w:rsid w:val="00816408"/>
    <w:rsid w:val="00816A8F"/>
    <w:rsid w:val="00817377"/>
    <w:rsid w:val="0082172F"/>
    <w:rsid w:val="00821D80"/>
    <w:rsid w:val="00822336"/>
    <w:rsid w:val="00823DFA"/>
    <w:rsid w:val="00824336"/>
    <w:rsid w:val="00825CA1"/>
    <w:rsid w:val="008265FC"/>
    <w:rsid w:val="00826897"/>
    <w:rsid w:val="00827189"/>
    <w:rsid w:val="008304F7"/>
    <w:rsid w:val="00832541"/>
    <w:rsid w:val="008406D1"/>
    <w:rsid w:val="008434C7"/>
    <w:rsid w:val="00843752"/>
    <w:rsid w:val="008442F6"/>
    <w:rsid w:val="008459C8"/>
    <w:rsid w:val="008469B2"/>
    <w:rsid w:val="00847C9E"/>
    <w:rsid w:val="008514E1"/>
    <w:rsid w:val="00851653"/>
    <w:rsid w:val="008516FB"/>
    <w:rsid w:val="008517C9"/>
    <w:rsid w:val="00851E26"/>
    <w:rsid w:val="0085266C"/>
    <w:rsid w:val="00852CA1"/>
    <w:rsid w:val="00852D0F"/>
    <w:rsid w:val="00853550"/>
    <w:rsid w:val="008543F8"/>
    <w:rsid w:val="0085678C"/>
    <w:rsid w:val="0085703B"/>
    <w:rsid w:val="00860BF4"/>
    <w:rsid w:val="008618DF"/>
    <w:rsid w:val="008623EE"/>
    <w:rsid w:val="008625B1"/>
    <w:rsid w:val="00863069"/>
    <w:rsid w:val="008642E3"/>
    <w:rsid w:val="008652C6"/>
    <w:rsid w:val="0087143C"/>
    <w:rsid w:val="0087155F"/>
    <w:rsid w:val="00871DAB"/>
    <w:rsid w:val="008754A6"/>
    <w:rsid w:val="00876B0C"/>
    <w:rsid w:val="00876F40"/>
    <w:rsid w:val="00880577"/>
    <w:rsid w:val="00880E50"/>
    <w:rsid w:val="00881057"/>
    <w:rsid w:val="0088206B"/>
    <w:rsid w:val="00882BA0"/>
    <w:rsid w:val="008836D3"/>
    <w:rsid w:val="00884151"/>
    <w:rsid w:val="00884A72"/>
    <w:rsid w:val="00885B09"/>
    <w:rsid w:val="00886221"/>
    <w:rsid w:val="008906C3"/>
    <w:rsid w:val="0089126F"/>
    <w:rsid w:val="008917BC"/>
    <w:rsid w:val="00891DDF"/>
    <w:rsid w:val="00892400"/>
    <w:rsid w:val="00896C1D"/>
    <w:rsid w:val="00896E97"/>
    <w:rsid w:val="00897B8C"/>
    <w:rsid w:val="008A085A"/>
    <w:rsid w:val="008A0B55"/>
    <w:rsid w:val="008A0C4A"/>
    <w:rsid w:val="008A1EDD"/>
    <w:rsid w:val="008A209D"/>
    <w:rsid w:val="008A25BA"/>
    <w:rsid w:val="008A567B"/>
    <w:rsid w:val="008A5946"/>
    <w:rsid w:val="008B03FD"/>
    <w:rsid w:val="008B09D5"/>
    <w:rsid w:val="008B0E29"/>
    <w:rsid w:val="008B0EFA"/>
    <w:rsid w:val="008B2F52"/>
    <w:rsid w:val="008B30AB"/>
    <w:rsid w:val="008B479C"/>
    <w:rsid w:val="008B491D"/>
    <w:rsid w:val="008B4C63"/>
    <w:rsid w:val="008B700C"/>
    <w:rsid w:val="008B7AA6"/>
    <w:rsid w:val="008B7B6B"/>
    <w:rsid w:val="008C0120"/>
    <w:rsid w:val="008C0247"/>
    <w:rsid w:val="008C04CF"/>
    <w:rsid w:val="008C14D3"/>
    <w:rsid w:val="008C16B4"/>
    <w:rsid w:val="008C1D0F"/>
    <w:rsid w:val="008C2285"/>
    <w:rsid w:val="008C6910"/>
    <w:rsid w:val="008C75CD"/>
    <w:rsid w:val="008D00DF"/>
    <w:rsid w:val="008D0DF7"/>
    <w:rsid w:val="008D1811"/>
    <w:rsid w:val="008D28E7"/>
    <w:rsid w:val="008D3791"/>
    <w:rsid w:val="008D4975"/>
    <w:rsid w:val="008D4C10"/>
    <w:rsid w:val="008D5CE9"/>
    <w:rsid w:val="008D70E9"/>
    <w:rsid w:val="008D7C0C"/>
    <w:rsid w:val="008E1566"/>
    <w:rsid w:val="008E29BA"/>
    <w:rsid w:val="008E4C74"/>
    <w:rsid w:val="008E53BA"/>
    <w:rsid w:val="008E6C34"/>
    <w:rsid w:val="008E76FD"/>
    <w:rsid w:val="008E77A9"/>
    <w:rsid w:val="008F1913"/>
    <w:rsid w:val="008F1F37"/>
    <w:rsid w:val="008F3CCE"/>
    <w:rsid w:val="008F4015"/>
    <w:rsid w:val="008F4A03"/>
    <w:rsid w:val="008F56C6"/>
    <w:rsid w:val="008F5D0C"/>
    <w:rsid w:val="008F6240"/>
    <w:rsid w:val="008F6C87"/>
    <w:rsid w:val="008F775A"/>
    <w:rsid w:val="008F7C56"/>
    <w:rsid w:val="009018BE"/>
    <w:rsid w:val="0090193B"/>
    <w:rsid w:val="00905983"/>
    <w:rsid w:val="00905DEF"/>
    <w:rsid w:val="00907687"/>
    <w:rsid w:val="00910902"/>
    <w:rsid w:val="00912BC6"/>
    <w:rsid w:val="00912C60"/>
    <w:rsid w:val="00913B43"/>
    <w:rsid w:val="00913C75"/>
    <w:rsid w:val="00914E6C"/>
    <w:rsid w:val="00915024"/>
    <w:rsid w:val="009161C6"/>
    <w:rsid w:val="00916B38"/>
    <w:rsid w:val="009170A4"/>
    <w:rsid w:val="00917959"/>
    <w:rsid w:val="0092225C"/>
    <w:rsid w:val="0092419C"/>
    <w:rsid w:val="009247D7"/>
    <w:rsid w:val="00924C1D"/>
    <w:rsid w:val="00925686"/>
    <w:rsid w:val="00925A47"/>
    <w:rsid w:val="00927564"/>
    <w:rsid w:val="00927B5E"/>
    <w:rsid w:val="00930203"/>
    <w:rsid w:val="00930A8F"/>
    <w:rsid w:val="009311D2"/>
    <w:rsid w:val="00931275"/>
    <w:rsid w:val="00931CA2"/>
    <w:rsid w:val="009329AC"/>
    <w:rsid w:val="00932BA0"/>
    <w:rsid w:val="00934028"/>
    <w:rsid w:val="00934C67"/>
    <w:rsid w:val="009363C7"/>
    <w:rsid w:val="00936AC7"/>
    <w:rsid w:val="00940C27"/>
    <w:rsid w:val="00941F01"/>
    <w:rsid w:val="0094334B"/>
    <w:rsid w:val="009436EA"/>
    <w:rsid w:val="009451B7"/>
    <w:rsid w:val="00946AA8"/>
    <w:rsid w:val="00947D03"/>
    <w:rsid w:val="00950600"/>
    <w:rsid w:val="009513F4"/>
    <w:rsid w:val="0095143B"/>
    <w:rsid w:val="0095192D"/>
    <w:rsid w:val="0095377A"/>
    <w:rsid w:val="00954089"/>
    <w:rsid w:val="00954710"/>
    <w:rsid w:val="00954D77"/>
    <w:rsid w:val="00955016"/>
    <w:rsid w:val="0095566F"/>
    <w:rsid w:val="0095637F"/>
    <w:rsid w:val="00956C36"/>
    <w:rsid w:val="00961167"/>
    <w:rsid w:val="00962CE5"/>
    <w:rsid w:val="0096400B"/>
    <w:rsid w:val="009647EE"/>
    <w:rsid w:val="009648FC"/>
    <w:rsid w:val="00966078"/>
    <w:rsid w:val="00966248"/>
    <w:rsid w:val="00967176"/>
    <w:rsid w:val="009675A3"/>
    <w:rsid w:val="00967FC5"/>
    <w:rsid w:val="00970097"/>
    <w:rsid w:val="0097060A"/>
    <w:rsid w:val="009715B3"/>
    <w:rsid w:val="009749F8"/>
    <w:rsid w:val="0097505B"/>
    <w:rsid w:val="009752A3"/>
    <w:rsid w:val="0097588C"/>
    <w:rsid w:val="00975A01"/>
    <w:rsid w:val="0097676C"/>
    <w:rsid w:val="0098142A"/>
    <w:rsid w:val="009819DF"/>
    <w:rsid w:val="00981C15"/>
    <w:rsid w:val="00981C93"/>
    <w:rsid w:val="00983DC7"/>
    <w:rsid w:val="00983E03"/>
    <w:rsid w:val="0098484C"/>
    <w:rsid w:val="00984A27"/>
    <w:rsid w:val="00987EA4"/>
    <w:rsid w:val="00990ECE"/>
    <w:rsid w:val="00990FC8"/>
    <w:rsid w:val="009914E3"/>
    <w:rsid w:val="0099179A"/>
    <w:rsid w:val="009940E6"/>
    <w:rsid w:val="009941C6"/>
    <w:rsid w:val="00996557"/>
    <w:rsid w:val="0099734E"/>
    <w:rsid w:val="009A1674"/>
    <w:rsid w:val="009A1C5E"/>
    <w:rsid w:val="009A2633"/>
    <w:rsid w:val="009A3278"/>
    <w:rsid w:val="009A41DC"/>
    <w:rsid w:val="009A5DD2"/>
    <w:rsid w:val="009A718F"/>
    <w:rsid w:val="009B04EB"/>
    <w:rsid w:val="009B15CE"/>
    <w:rsid w:val="009B2E77"/>
    <w:rsid w:val="009B350B"/>
    <w:rsid w:val="009B50CF"/>
    <w:rsid w:val="009B516F"/>
    <w:rsid w:val="009B7DA1"/>
    <w:rsid w:val="009C06CC"/>
    <w:rsid w:val="009C1D69"/>
    <w:rsid w:val="009C491F"/>
    <w:rsid w:val="009C684F"/>
    <w:rsid w:val="009C6E00"/>
    <w:rsid w:val="009D01E7"/>
    <w:rsid w:val="009D06C0"/>
    <w:rsid w:val="009D074C"/>
    <w:rsid w:val="009D1C9A"/>
    <w:rsid w:val="009D3C0C"/>
    <w:rsid w:val="009D4267"/>
    <w:rsid w:val="009D5417"/>
    <w:rsid w:val="009D6F39"/>
    <w:rsid w:val="009E0440"/>
    <w:rsid w:val="009E0991"/>
    <w:rsid w:val="009E177D"/>
    <w:rsid w:val="009E4AC0"/>
    <w:rsid w:val="009E7104"/>
    <w:rsid w:val="009F010F"/>
    <w:rsid w:val="009F1EF4"/>
    <w:rsid w:val="009F2B4F"/>
    <w:rsid w:val="009F4055"/>
    <w:rsid w:val="009F66B5"/>
    <w:rsid w:val="009F6829"/>
    <w:rsid w:val="009F6D9F"/>
    <w:rsid w:val="00A0128A"/>
    <w:rsid w:val="00A02C1F"/>
    <w:rsid w:val="00A03719"/>
    <w:rsid w:val="00A058B8"/>
    <w:rsid w:val="00A05DBA"/>
    <w:rsid w:val="00A0686D"/>
    <w:rsid w:val="00A1089C"/>
    <w:rsid w:val="00A11B11"/>
    <w:rsid w:val="00A12201"/>
    <w:rsid w:val="00A14E0C"/>
    <w:rsid w:val="00A14EF9"/>
    <w:rsid w:val="00A15D0F"/>
    <w:rsid w:val="00A20A7D"/>
    <w:rsid w:val="00A21149"/>
    <w:rsid w:val="00A21665"/>
    <w:rsid w:val="00A23EC2"/>
    <w:rsid w:val="00A26415"/>
    <w:rsid w:val="00A30293"/>
    <w:rsid w:val="00A30969"/>
    <w:rsid w:val="00A3395A"/>
    <w:rsid w:val="00A33BFB"/>
    <w:rsid w:val="00A3516A"/>
    <w:rsid w:val="00A35D42"/>
    <w:rsid w:val="00A371C8"/>
    <w:rsid w:val="00A37E8D"/>
    <w:rsid w:val="00A40A31"/>
    <w:rsid w:val="00A41FCB"/>
    <w:rsid w:val="00A43E9C"/>
    <w:rsid w:val="00A447F8"/>
    <w:rsid w:val="00A451DE"/>
    <w:rsid w:val="00A4636B"/>
    <w:rsid w:val="00A46CCF"/>
    <w:rsid w:val="00A470B5"/>
    <w:rsid w:val="00A47CE5"/>
    <w:rsid w:val="00A52FA3"/>
    <w:rsid w:val="00A54765"/>
    <w:rsid w:val="00A5603F"/>
    <w:rsid w:val="00A63608"/>
    <w:rsid w:val="00A63E5C"/>
    <w:rsid w:val="00A66211"/>
    <w:rsid w:val="00A70426"/>
    <w:rsid w:val="00A7590E"/>
    <w:rsid w:val="00A75CE1"/>
    <w:rsid w:val="00A77829"/>
    <w:rsid w:val="00A77DAE"/>
    <w:rsid w:val="00A8011B"/>
    <w:rsid w:val="00A815C0"/>
    <w:rsid w:val="00A81D89"/>
    <w:rsid w:val="00A82494"/>
    <w:rsid w:val="00A8322A"/>
    <w:rsid w:val="00A83997"/>
    <w:rsid w:val="00A83B43"/>
    <w:rsid w:val="00A83CAE"/>
    <w:rsid w:val="00A84DF9"/>
    <w:rsid w:val="00A87034"/>
    <w:rsid w:val="00A91E9A"/>
    <w:rsid w:val="00A93ED9"/>
    <w:rsid w:val="00A94A72"/>
    <w:rsid w:val="00A94D21"/>
    <w:rsid w:val="00A95293"/>
    <w:rsid w:val="00A9665A"/>
    <w:rsid w:val="00A9675F"/>
    <w:rsid w:val="00A97051"/>
    <w:rsid w:val="00AA0C48"/>
    <w:rsid w:val="00AA11B3"/>
    <w:rsid w:val="00AA261A"/>
    <w:rsid w:val="00AA55DC"/>
    <w:rsid w:val="00AA6992"/>
    <w:rsid w:val="00AA6A1E"/>
    <w:rsid w:val="00AA6E63"/>
    <w:rsid w:val="00AA71E7"/>
    <w:rsid w:val="00AA7651"/>
    <w:rsid w:val="00AB03FB"/>
    <w:rsid w:val="00AB2933"/>
    <w:rsid w:val="00AB5297"/>
    <w:rsid w:val="00AB7BA7"/>
    <w:rsid w:val="00AC08F6"/>
    <w:rsid w:val="00AC0B2D"/>
    <w:rsid w:val="00AC112F"/>
    <w:rsid w:val="00AC140E"/>
    <w:rsid w:val="00AC1FDF"/>
    <w:rsid w:val="00AC3DB6"/>
    <w:rsid w:val="00AC3EB3"/>
    <w:rsid w:val="00AC54BC"/>
    <w:rsid w:val="00AC5C42"/>
    <w:rsid w:val="00AC6A99"/>
    <w:rsid w:val="00AC6BE5"/>
    <w:rsid w:val="00AD0432"/>
    <w:rsid w:val="00AD0C1C"/>
    <w:rsid w:val="00AD2C84"/>
    <w:rsid w:val="00AD4E95"/>
    <w:rsid w:val="00AD606C"/>
    <w:rsid w:val="00AD699D"/>
    <w:rsid w:val="00AD6C0D"/>
    <w:rsid w:val="00AD6EE6"/>
    <w:rsid w:val="00AE0896"/>
    <w:rsid w:val="00AE2DEF"/>
    <w:rsid w:val="00AE42D2"/>
    <w:rsid w:val="00AE4969"/>
    <w:rsid w:val="00AE534F"/>
    <w:rsid w:val="00AE5C69"/>
    <w:rsid w:val="00AE5DBB"/>
    <w:rsid w:val="00AF095D"/>
    <w:rsid w:val="00AF0A07"/>
    <w:rsid w:val="00AF0B2B"/>
    <w:rsid w:val="00AF156D"/>
    <w:rsid w:val="00AF232C"/>
    <w:rsid w:val="00AF254C"/>
    <w:rsid w:val="00AF3064"/>
    <w:rsid w:val="00AF43F4"/>
    <w:rsid w:val="00AF4401"/>
    <w:rsid w:val="00AF72C1"/>
    <w:rsid w:val="00B01E83"/>
    <w:rsid w:val="00B02C67"/>
    <w:rsid w:val="00B03054"/>
    <w:rsid w:val="00B055EF"/>
    <w:rsid w:val="00B06311"/>
    <w:rsid w:val="00B06CD8"/>
    <w:rsid w:val="00B10060"/>
    <w:rsid w:val="00B11A26"/>
    <w:rsid w:val="00B11B5E"/>
    <w:rsid w:val="00B12CE9"/>
    <w:rsid w:val="00B17CDA"/>
    <w:rsid w:val="00B22287"/>
    <w:rsid w:val="00B23769"/>
    <w:rsid w:val="00B24178"/>
    <w:rsid w:val="00B31B23"/>
    <w:rsid w:val="00B31CB4"/>
    <w:rsid w:val="00B32349"/>
    <w:rsid w:val="00B32687"/>
    <w:rsid w:val="00B32893"/>
    <w:rsid w:val="00B32B43"/>
    <w:rsid w:val="00B35AAE"/>
    <w:rsid w:val="00B378D2"/>
    <w:rsid w:val="00B37D29"/>
    <w:rsid w:val="00B44E0F"/>
    <w:rsid w:val="00B4674E"/>
    <w:rsid w:val="00B47FCB"/>
    <w:rsid w:val="00B506E2"/>
    <w:rsid w:val="00B529FF"/>
    <w:rsid w:val="00B537EA"/>
    <w:rsid w:val="00B541E6"/>
    <w:rsid w:val="00B55CAF"/>
    <w:rsid w:val="00B56F29"/>
    <w:rsid w:val="00B57849"/>
    <w:rsid w:val="00B57AAD"/>
    <w:rsid w:val="00B57F6E"/>
    <w:rsid w:val="00B618D3"/>
    <w:rsid w:val="00B621D8"/>
    <w:rsid w:val="00B64EA0"/>
    <w:rsid w:val="00B6547C"/>
    <w:rsid w:val="00B66695"/>
    <w:rsid w:val="00B73783"/>
    <w:rsid w:val="00B73A12"/>
    <w:rsid w:val="00B73CFA"/>
    <w:rsid w:val="00B7549F"/>
    <w:rsid w:val="00B770B4"/>
    <w:rsid w:val="00B77294"/>
    <w:rsid w:val="00B7768C"/>
    <w:rsid w:val="00B802C3"/>
    <w:rsid w:val="00B80A1D"/>
    <w:rsid w:val="00B813B7"/>
    <w:rsid w:val="00B8162A"/>
    <w:rsid w:val="00B824F7"/>
    <w:rsid w:val="00B82738"/>
    <w:rsid w:val="00B840D9"/>
    <w:rsid w:val="00B842E0"/>
    <w:rsid w:val="00B8542F"/>
    <w:rsid w:val="00B86DFA"/>
    <w:rsid w:val="00B90293"/>
    <w:rsid w:val="00B921DE"/>
    <w:rsid w:val="00B93698"/>
    <w:rsid w:val="00B936D0"/>
    <w:rsid w:val="00B94DF8"/>
    <w:rsid w:val="00B95B71"/>
    <w:rsid w:val="00B967BB"/>
    <w:rsid w:val="00B97975"/>
    <w:rsid w:val="00BA21FF"/>
    <w:rsid w:val="00BA2F79"/>
    <w:rsid w:val="00BA3BE8"/>
    <w:rsid w:val="00BA3E34"/>
    <w:rsid w:val="00BA57ED"/>
    <w:rsid w:val="00BA6384"/>
    <w:rsid w:val="00BA7682"/>
    <w:rsid w:val="00BA7AD2"/>
    <w:rsid w:val="00BB0C07"/>
    <w:rsid w:val="00BB0D41"/>
    <w:rsid w:val="00BB1AEF"/>
    <w:rsid w:val="00BB22B0"/>
    <w:rsid w:val="00BB262B"/>
    <w:rsid w:val="00BB6164"/>
    <w:rsid w:val="00BB61DE"/>
    <w:rsid w:val="00BB6B81"/>
    <w:rsid w:val="00BB7D3B"/>
    <w:rsid w:val="00BC0D18"/>
    <w:rsid w:val="00BC17D1"/>
    <w:rsid w:val="00BC21D9"/>
    <w:rsid w:val="00BC28CB"/>
    <w:rsid w:val="00BC3183"/>
    <w:rsid w:val="00BC4AFA"/>
    <w:rsid w:val="00BC5F0C"/>
    <w:rsid w:val="00BC5F44"/>
    <w:rsid w:val="00BC7D89"/>
    <w:rsid w:val="00BD52FB"/>
    <w:rsid w:val="00BD568B"/>
    <w:rsid w:val="00BE1984"/>
    <w:rsid w:val="00BE3600"/>
    <w:rsid w:val="00BE3E66"/>
    <w:rsid w:val="00BE4084"/>
    <w:rsid w:val="00BE447D"/>
    <w:rsid w:val="00BE6652"/>
    <w:rsid w:val="00BF08DE"/>
    <w:rsid w:val="00BF368A"/>
    <w:rsid w:val="00BF4AB3"/>
    <w:rsid w:val="00BF67D1"/>
    <w:rsid w:val="00C00A0A"/>
    <w:rsid w:val="00C00D45"/>
    <w:rsid w:val="00C00F92"/>
    <w:rsid w:val="00C01440"/>
    <w:rsid w:val="00C01F6F"/>
    <w:rsid w:val="00C0214D"/>
    <w:rsid w:val="00C037D9"/>
    <w:rsid w:val="00C069C2"/>
    <w:rsid w:val="00C0709F"/>
    <w:rsid w:val="00C0742A"/>
    <w:rsid w:val="00C076EC"/>
    <w:rsid w:val="00C10889"/>
    <w:rsid w:val="00C11070"/>
    <w:rsid w:val="00C118CF"/>
    <w:rsid w:val="00C133A6"/>
    <w:rsid w:val="00C149AB"/>
    <w:rsid w:val="00C14B9F"/>
    <w:rsid w:val="00C151DF"/>
    <w:rsid w:val="00C179E6"/>
    <w:rsid w:val="00C20616"/>
    <w:rsid w:val="00C20870"/>
    <w:rsid w:val="00C21E33"/>
    <w:rsid w:val="00C221BB"/>
    <w:rsid w:val="00C23CE3"/>
    <w:rsid w:val="00C25E0A"/>
    <w:rsid w:val="00C2638A"/>
    <w:rsid w:val="00C27B72"/>
    <w:rsid w:val="00C3155F"/>
    <w:rsid w:val="00C31B08"/>
    <w:rsid w:val="00C34C1C"/>
    <w:rsid w:val="00C35EDD"/>
    <w:rsid w:val="00C36383"/>
    <w:rsid w:val="00C36438"/>
    <w:rsid w:val="00C3716C"/>
    <w:rsid w:val="00C3719F"/>
    <w:rsid w:val="00C404E6"/>
    <w:rsid w:val="00C40694"/>
    <w:rsid w:val="00C40E28"/>
    <w:rsid w:val="00C41A33"/>
    <w:rsid w:val="00C465A3"/>
    <w:rsid w:val="00C46707"/>
    <w:rsid w:val="00C46A7F"/>
    <w:rsid w:val="00C46BDD"/>
    <w:rsid w:val="00C472DE"/>
    <w:rsid w:val="00C473C3"/>
    <w:rsid w:val="00C519E6"/>
    <w:rsid w:val="00C54A02"/>
    <w:rsid w:val="00C5556E"/>
    <w:rsid w:val="00C61400"/>
    <w:rsid w:val="00C6315A"/>
    <w:rsid w:val="00C63F94"/>
    <w:rsid w:val="00C64F09"/>
    <w:rsid w:val="00C7006D"/>
    <w:rsid w:val="00C70542"/>
    <w:rsid w:val="00C7212B"/>
    <w:rsid w:val="00C72233"/>
    <w:rsid w:val="00C72465"/>
    <w:rsid w:val="00C72647"/>
    <w:rsid w:val="00C733CB"/>
    <w:rsid w:val="00C752FB"/>
    <w:rsid w:val="00C75CBF"/>
    <w:rsid w:val="00C75DF0"/>
    <w:rsid w:val="00C76411"/>
    <w:rsid w:val="00C817A6"/>
    <w:rsid w:val="00C82F3F"/>
    <w:rsid w:val="00C85641"/>
    <w:rsid w:val="00C861F4"/>
    <w:rsid w:val="00C878E0"/>
    <w:rsid w:val="00C91B6C"/>
    <w:rsid w:val="00C93A37"/>
    <w:rsid w:val="00C9445D"/>
    <w:rsid w:val="00C9463A"/>
    <w:rsid w:val="00C94C7B"/>
    <w:rsid w:val="00C973C7"/>
    <w:rsid w:val="00CA10C7"/>
    <w:rsid w:val="00CA2F89"/>
    <w:rsid w:val="00CA5946"/>
    <w:rsid w:val="00CA5A05"/>
    <w:rsid w:val="00CA5F39"/>
    <w:rsid w:val="00CA609A"/>
    <w:rsid w:val="00CA644A"/>
    <w:rsid w:val="00CB03F5"/>
    <w:rsid w:val="00CB0CF5"/>
    <w:rsid w:val="00CB16F2"/>
    <w:rsid w:val="00CB2061"/>
    <w:rsid w:val="00CB3621"/>
    <w:rsid w:val="00CB5F28"/>
    <w:rsid w:val="00CB63B3"/>
    <w:rsid w:val="00CB6672"/>
    <w:rsid w:val="00CB6DF7"/>
    <w:rsid w:val="00CB6FE7"/>
    <w:rsid w:val="00CB72A6"/>
    <w:rsid w:val="00CC0FF7"/>
    <w:rsid w:val="00CC1374"/>
    <w:rsid w:val="00CC1EF9"/>
    <w:rsid w:val="00CC2894"/>
    <w:rsid w:val="00CC3015"/>
    <w:rsid w:val="00CC325C"/>
    <w:rsid w:val="00CC501E"/>
    <w:rsid w:val="00CC761F"/>
    <w:rsid w:val="00CD02E0"/>
    <w:rsid w:val="00CD4E09"/>
    <w:rsid w:val="00CD77C3"/>
    <w:rsid w:val="00CE112C"/>
    <w:rsid w:val="00CE14B5"/>
    <w:rsid w:val="00CE196F"/>
    <w:rsid w:val="00CE1B61"/>
    <w:rsid w:val="00CE2FB1"/>
    <w:rsid w:val="00CE4370"/>
    <w:rsid w:val="00CE4815"/>
    <w:rsid w:val="00CE514D"/>
    <w:rsid w:val="00CE51ED"/>
    <w:rsid w:val="00CE609A"/>
    <w:rsid w:val="00CE7EB1"/>
    <w:rsid w:val="00CE7EE2"/>
    <w:rsid w:val="00CF016D"/>
    <w:rsid w:val="00CF23EA"/>
    <w:rsid w:val="00CF434F"/>
    <w:rsid w:val="00CF6A59"/>
    <w:rsid w:val="00CF7D7B"/>
    <w:rsid w:val="00D00CD9"/>
    <w:rsid w:val="00D019E2"/>
    <w:rsid w:val="00D028B8"/>
    <w:rsid w:val="00D049A7"/>
    <w:rsid w:val="00D04C42"/>
    <w:rsid w:val="00D05B66"/>
    <w:rsid w:val="00D06227"/>
    <w:rsid w:val="00D06655"/>
    <w:rsid w:val="00D06C7D"/>
    <w:rsid w:val="00D06D60"/>
    <w:rsid w:val="00D07551"/>
    <w:rsid w:val="00D078A2"/>
    <w:rsid w:val="00D10C0E"/>
    <w:rsid w:val="00D117C2"/>
    <w:rsid w:val="00D11B0E"/>
    <w:rsid w:val="00D1443E"/>
    <w:rsid w:val="00D144B1"/>
    <w:rsid w:val="00D149B1"/>
    <w:rsid w:val="00D14C33"/>
    <w:rsid w:val="00D15565"/>
    <w:rsid w:val="00D177F9"/>
    <w:rsid w:val="00D21B2C"/>
    <w:rsid w:val="00D22447"/>
    <w:rsid w:val="00D23B17"/>
    <w:rsid w:val="00D2486E"/>
    <w:rsid w:val="00D25787"/>
    <w:rsid w:val="00D26113"/>
    <w:rsid w:val="00D261E6"/>
    <w:rsid w:val="00D26880"/>
    <w:rsid w:val="00D26F19"/>
    <w:rsid w:val="00D337C4"/>
    <w:rsid w:val="00D34797"/>
    <w:rsid w:val="00D34B8F"/>
    <w:rsid w:val="00D35372"/>
    <w:rsid w:val="00D353CC"/>
    <w:rsid w:val="00D36775"/>
    <w:rsid w:val="00D3697E"/>
    <w:rsid w:val="00D376D3"/>
    <w:rsid w:val="00D37717"/>
    <w:rsid w:val="00D40547"/>
    <w:rsid w:val="00D43DD3"/>
    <w:rsid w:val="00D470F6"/>
    <w:rsid w:val="00D504BC"/>
    <w:rsid w:val="00D51EA9"/>
    <w:rsid w:val="00D53A62"/>
    <w:rsid w:val="00D54386"/>
    <w:rsid w:val="00D54864"/>
    <w:rsid w:val="00D57106"/>
    <w:rsid w:val="00D57F52"/>
    <w:rsid w:val="00D608DA"/>
    <w:rsid w:val="00D61C2D"/>
    <w:rsid w:val="00D622F6"/>
    <w:rsid w:val="00D6285C"/>
    <w:rsid w:val="00D6593E"/>
    <w:rsid w:val="00D70239"/>
    <w:rsid w:val="00D705B2"/>
    <w:rsid w:val="00D70853"/>
    <w:rsid w:val="00D718A6"/>
    <w:rsid w:val="00D730BF"/>
    <w:rsid w:val="00D7344E"/>
    <w:rsid w:val="00D74005"/>
    <w:rsid w:val="00D746A8"/>
    <w:rsid w:val="00D8009C"/>
    <w:rsid w:val="00D824C9"/>
    <w:rsid w:val="00D84CDF"/>
    <w:rsid w:val="00D84F56"/>
    <w:rsid w:val="00D85569"/>
    <w:rsid w:val="00D86908"/>
    <w:rsid w:val="00D87511"/>
    <w:rsid w:val="00D879D6"/>
    <w:rsid w:val="00D87A10"/>
    <w:rsid w:val="00D90F18"/>
    <w:rsid w:val="00D92911"/>
    <w:rsid w:val="00D92B6B"/>
    <w:rsid w:val="00D92BAB"/>
    <w:rsid w:val="00D92D5F"/>
    <w:rsid w:val="00D92E80"/>
    <w:rsid w:val="00D96DFF"/>
    <w:rsid w:val="00D97693"/>
    <w:rsid w:val="00D9781C"/>
    <w:rsid w:val="00DA202E"/>
    <w:rsid w:val="00DA2882"/>
    <w:rsid w:val="00DA4596"/>
    <w:rsid w:val="00DA4BD7"/>
    <w:rsid w:val="00DA5842"/>
    <w:rsid w:val="00DA61A7"/>
    <w:rsid w:val="00DB1B07"/>
    <w:rsid w:val="00DB55FA"/>
    <w:rsid w:val="00DB6433"/>
    <w:rsid w:val="00DC006D"/>
    <w:rsid w:val="00DC0D51"/>
    <w:rsid w:val="00DC3B78"/>
    <w:rsid w:val="00DC3F4E"/>
    <w:rsid w:val="00DC4471"/>
    <w:rsid w:val="00DC54AB"/>
    <w:rsid w:val="00DC6551"/>
    <w:rsid w:val="00DC6A2D"/>
    <w:rsid w:val="00DC76C7"/>
    <w:rsid w:val="00DC7BBD"/>
    <w:rsid w:val="00DD09F5"/>
    <w:rsid w:val="00DD1A15"/>
    <w:rsid w:val="00DD4201"/>
    <w:rsid w:val="00DD7DB1"/>
    <w:rsid w:val="00DE33B1"/>
    <w:rsid w:val="00DE385A"/>
    <w:rsid w:val="00DE41CA"/>
    <w:rsid w:val="00DE52FC"/>
    <w:rsid w:val="00DE5711"/>
    <w:rsid w:val="00DE7315"/>
    <w:rsid w:val="00DF208E"/>
    <w:rsid w:val="00DF2112"/>
    <w:rsid w:val="00DF2120"/>
    <w:rsid w:val="00DF32A2"/>
    <w:rsid w:val="00DF481A"/>
    <w:rsid w:val="00DF4E59"/>
    <w:rsid w:val="00DF55B3"/>
    <w:rsid w:val="00DF57EF"/>
    <w:rsid w:val="00DF5BFB"/>
    <w:rsid w:val="00DF5ED3"/>
    <w:rsid w:val="00DF67BC"/>
    <w:rsid w:val="00DF6FC9"/>
    <w:rsid w:val="00E003AB"/>
    <w:rsid w:val="00E00A3F"/>
    <w:rsid w:val="00E00EA0"/>
    <w:rsid w:val="00E025CD"/>
    <w:rsid w:val="00E02E8D"/>
    <w:rsid w:val="00E03D96"/>
    <w:rsid w:val="00E10C6F"/>
    <w:rsid w:val="00E11948"/>
    <w:rsid w:val="00E11B53"/>
    <w:rsid w:val="00E11DF4"/>
    <w:rsid w:val="00E1293D"/>
    <w:rsid w:val="00E132C2"/>
    <w:rsid w:val="00E1447C"/>
    <w:rsid w:val="00E14C04"/>
    <w:rsid w:val="00E15A21"/>
    <w:rsid w:val="00E21003"/>
    <w:rsid w:val="00E210F5"/>
    <w:rsid w:val="00E222D6"/>
    <w:rsid w:val="00E2269E"/>
    <w:rsid w:val="00E23CA3"/>
    <w:rsid w:val="00E24EA7"/>
    <w:rsid w:val="00E26758"/>
    <w:rsid w:val="00E3198E"/>
    <w:rsid w:val="00E31CA8"/>
    <w:rsid w:val="00E330CE"/>
    <w:rsid w:val="00E33109"/>
    <w:rsid w:val="00E34BB9"/>
    <w:rsid w:val="00E35D89"/>
    <w:rsid w:val="00E36B6C"/>
    <w:rsid w:val="00E37246"/>
    <w:rsid w:val="00E37262"/>
    <w:rsid w:val="00E41344"/>
    <w:rsid w:val="00E4234F"/>
    <w:rsid w:val="00E42B44"/>
    <w:rsid w:val="00E433C5"/>
    <w:rsid w:val="00E4341F"/>
    <w:rsid w:val="00E4357B"/>
    <w:rsid w:val="00E44149"/>
    <w:rsid w:val="00E45BB2"/>
    <w:rsid w:val="00E45E31"/>
    <w:rsid w:val="00E4629D"/>
    <w:rsid w:val="00E46EA2"/>
    <w:rsid w:val="00E50FAB"/>
    <w:rsid w:val="00E5322C"/>
    <w:rsid w:val="00E5486B"/>
    <w:rsid w:val="00E559B6"/>
    <w:rsid w:val="00E60224"/>
    <w:rsid w:val="00E60CB7"/>
    <w:rsid w:val="00E63DE5"/>
    <w:rsid w:val="00E65A37"/>
    <w:rsid w:val="00E668D1"/>
    <w:rsid w:val="00E716B9"/>
    <w:rsid w:val="00E732D4"/>
    <w:rsid w:val="00E75D2E"/>
    <w:rsid w:val="00E77B48"/>
    <w:rsid w:val="00E81A5B"/>
    <w:rsid w:val="00E84346"/>
    <w:rsid w:val="00E84576"/>
    <w:rsid w:val="00E84A5C"/>
    <w:rsid w:val="00E85A03"/>
    <w:rsid w:val="00E85DFB"/>
    <w:rsid w:val="00E90977"/>
    <w:rsid w:val="00E91597"/>
    <w:rsid w:val="00E91799"/>
    <w:rsid w:val="00E94ADA"/>
    <w:rsid w:val="00E95301"/>
    <w:rsid w:val="00E979E2"/>
    <w:rsid w:val="00E97DDE"/>
    <w:rsid w:val="00EA01C2"/>
    <w:rsid w:val="00EA0CF3"/>
    <w:rsid w:val="00EA1F40"/>
    <w:rsid w:val="00EA267F"/>
    <w:rsid w:val="00EA27EA"/>
    <w:rsid w:val="00EA2F4B"/>
    <w:rsid w:val="00EA308B"/>
    <w:rsid w:val="00EA34E3"/>
    <w:rsid w:val="00EA3ACF"/>
    <w:rsid w:val="00EA4C40"/>
    <w:rsid w:val="00EA54E8"/>
    <w:rsid w:val="00EA658A"/>
    <w:rsid w:val="00EA6B9C"/>
    <w:rsid w:val="00EA6F3D"/>
    <w:rsid w:val="00EB0822"/>
    <w:rsid w:val="00EB3659"/>
    <w:rsid w:val="00EB6502"/>
    <w:rsid w:val="00EB747C"/>
    <w:rsid w:val="00EB7538"/>
    <w:rsid w:val="00EC1225"/>
    <w:rsid w:val="00EC3A17"/>
    <w:rsid w:val="00EC41E5"/>
    <w:rsid w:val="00EC707F"/>
    <w:rsid w:val="00ED014D"/>
    <w:rsid w:val="00ED0B53"/>
    <w:rsid w:val="00ED0BA6"/>
    <w:rsid w:val="00ED273C"/>
    <w:rsid w:val="00ED30B5"/>
    <w:rsid w:val="00ED4AC7"/>
    <w:rsid w:val="00ED4E2D"/>
    <w:rsid w:val="00ED6A18"/>
    <w:rsid w:val="00EE07CD"/>
    <w:rsid w:val="00EE0DB9"/>
    <w:rsid w:val="00EE289B"/>
    <w:rsid w:val="00EE38B7"/>
    <w:rsid w:val="00EE3DFA"/>
    <w:rsid w:val="00EE41C7"/>
    <w:rsid w:val="00EE5F7F"/>
    <w:rsid w:val="00EE6CE0"/>
    <w:rsid w:val="00EF08AE"/>
    <w:rsid w:val="00EF1A15"/>
    <w:rsid w:val="00EF42A3"/>
    <w:rsid w:val="00EF64B4"/>
    <w:rsid w:val="00EF6554"/>
    <w:rsid w:val="00F0033B"/>
    <w:rsid w:val="00F003F6"/>
    <w:rsid w:val="00F036D6"/>
    <w:rsid w:val="00F046D5"/>
    <w:rsid w:val="00F048CA"/>
    <w:rsid w:val="00F05519"/>
    <w:rsid w:val="00F057BC"/>
    <w:rsid w:val="00F05B69"/>
    <w:rsid w:val="00F06407"/>
    <w:rsid w:val="00F06881"/>
    <w:rsid w:val="00F06C39"/>
    <w:rsid w:val="00F06DE8"/>
    <w:rsid w:val="00F07EDE"/>
    <w:rsid w:val="00F107BE"/>
    <w:rsid w:val="00F1168F"/>
    <w:rsid w:val="00F12FB3"/>
    <w:rsid w:val="00F13FA4"/>
    <w:rsid w:val="00F14D52"/>
    <w:rsid w:val="00F1622E"/>
    <w:rsid w:val="00F17981"/>
    <w:rsid w:val="00F207A4"/>
    <w:rsid w:val="00F220F0"/>
    <w:rsid w:val="00F2263D"/>
    <w:rsid w:val="00F22A5D"/>
    <w:rsid w:val="00F267F2"/>
    <w:rsid w:val="00F3097F"/>
    <w:rsid w:val="00F31A19"/>
    <w:rsid w:val="00F3307B"/>
    <w:rsid w:val="00F336E8"/>
    <w:rsid w:val="00F33BAA"/>
    <w:rsid w:val="00F33D0D"/>
    <w:rsid w:val="00F340E0"/>
    <w:rsid w:val="00F3461C"/>
    <w:rsid w:val="00F355AC"/>
    <w:rsid w:val="00F367C4"/>
    <w:rsid w:val="00F406E9"/>
    <w:rsid w:val="00F44D83"/>
    <w:rsid w:val="00F44EC9"/>
    <w:rsid w:val="00F47B61"/>
    <w:rsid w:val="00F503C7"/>
    <w:rsid w:val="00F5092E"/>
    <w:rsid w:val="00F51357"/>
    <w:rsid w:val="00F53296"/>
    <w:rsid w:val="00F537E2"/>
    <w:rsid w:val="00F53CA1"/>
    <w:rsid w:val="00F55C68"/>
    <w:rsid w:val="00F56645"/>
    <w:rsid w:val="00F56AEA"/>
    <w:rsid w:val="00F573C2"/>
    <w:rsid w:val="00F574A8"/>
    <w:rsid w:val="00F579F2"/>
    <w:rsid w:val="00F57C08"/>
    <w:rsid w:val="00F608D9"/>
    <w:rsid w:val="00F61420"/>
    <w:rsid w:val="00F620F8"/>
    <w:rsid w:val="00F62CBC"/>
    <w:rsid w:val="00F65636"/>
    <w:rsid w:val="00F661F1"/>
    <w:rsid w:val="00F7073E"/>
    <w:rsid w:val="00F71A5A"/>
    <w:rsid w:val="00F724B6"/>
    <w:rsid w:val="00F727EE"/>
    <w:rsid w:val="00F7467F"/>
    <w:rsid w:val="00F74852"/>
    <w:rsid w:val="00F769E0"/>
    <w:rsid w:val="00F77217"/>
    <w:rsid w:val="00F8041E"/>
    <w:rsid w:val="00F8083E"/>
    <w:rsid w:val="00F80B71"/>
    <w:rsid w:val="00F831E8"/>
    <w:rsid w:val="00F85113"/>
    <w:rsid w:val="00F85A95"/>
    <w:rsid w:val="00F86CC1"/>
    <w:rsid w:val="00F904BF"/>
    <w:rsid w:val="00F90F11"/>
    <w:rsid w:val="00F915C4"/>
    <w:rsid w:val="00F92775"/>
    <w:rsid w:val="00F92DFB"/>
    <w:rsid w:val="00F93979"/>
    <w:rsid w:val="00F93D23"/>
    <w:rsid w:val="00F94C3B"/>
    <w:rsid w:val="00F961F6"/>
    <w:rsid w:val="00F97869"/>
    <w:rsid w:val="00FA0175"/>
    <w:rsid w:val="00FA10ED"/>
    <w:rsid w:val="00FA13A0"/>
    <w:rsid w:val="00FA176B"/>
    <w:rsid w:val="00FA192D"/>
    <w:rsid w:val="00FA3164"/>
    <w:rsid w:val="00FA351E"/>
    <w:rsid w:val="00FA3B3A"/>
    <w:rsid w:val="00FB20D0"/>
    <w:rsid w:val="00FB32AD"/>
    <w:rsid w:val="00FB3AFD"/>
    <w:rsid w:val="00FB566B"/>
    <w:rsid w:val="00FB5E77"/>
    <w:rsid w:val="00FB5EBB"/>
    <w:rsid w:val="00FC02CD"/>
    <w:rsid w:val="00FC15AF"/>
    <w:rsid w:val="00FC2514"/>
    <w:rsid w:val="00FC4578"/>
    <w:rsid w:val="00FC48CC"/>
    <w:rsid w:val="00FC55AA"/>
    <w:rsid w:val="00FC5919"/>
    <w:rsid w:val="00FC6566"/>
    <w:rsid w:val="00FC6BDE"/>
    <w:rsid w:val="00FC77B9"/>
    <w:rsid w:val="00FD0DF3"/>
    <w:rsid w:val="00FD4B0F"/>
    <w:rsid w:val="00FD508C"/>
    <w:rsid w:val="00FD61A8"/>
    <w:rsid w:val="00FD6FE2"/>
    <w:rsid w:val="00FD7929"/>
    <w:rsid w:val="00FE147D"/>
    <w:rsid w:val="00FE45B1"/>
    <w:rsid w:val="00FE572F"/>
    <w:rsid w:val="00FE6913"/>
    <w:rsid w:val="00FF281E"/>
    <w:rsid w:val="00FF3C54"/>
    <w:rsid w:val="00FF44A6"/>
    <w:rsid w:val="00FF4685"/>
    <w:rsid w:val="00FF47E6"/>
    <w:rsid w:val="00FF5631"/>
    <w:rsid w:val="00FF6A76"/>
    <w:rsid w:val="00FF6EBC"/>
    <w:rsid w:val="00FF78B0"/>
    <w:rsid w:val="010B2C54"/>
    <w:rsid w:val="0F7D57B2"/>
    <w:rsid w:val="10E11E8C"/>
    <w:rsid w:val="2249626B"/>
    <w:rsid w:val="32FD0B62"/>
    <w:rsid w:val="38785722"/>
    <w:rsid w:val="3A5002F7"/>
    <w:rsid w:val="3E36D464"/>
    <w:rsid w:val="4451DD5B"/>
    <w:rsid w:val="5182093A"/>
    <w:rsid w:val="52F6D066"/>
    <w:rsid w:val="6505B4ED"/>
    <w:rsid w:val="66A1854E"/>
    <w:rsid w:val="6984233A"/>
  </w:rsids>
  <w:docVars>
    <w:docVar w:name="EN.InstantFormat" w:val="&lt;ENInstantFormat&gt;&lt;Enabled&gt;1&lt;/Enabled&gt;&lt;ScanUnformatted&gt;1&lt;/ScanUnformatted&gt;&lt;ScanChanges&gt;1&lt;/ScanChanges&gt;&lt;Suspended&gt;0&lt;/Suspended&gt;&lt;/ENInstantFormat&gt;"/>
    <w:docVar w:name="EN.Layout" w:val="&lt;ENLayout&gt;&lt;Style&gt;JAMA-2020-webpag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zerep2af0zdkefp5yp2eec55r2xfzsewaw&quot;&gt;OMB_PART_A_and_B&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6&lt;/item&gt;&lt;item&gt;31&lt;/item&gt;&lt;item&gt;32&lt;/item&gt;&lt;item&gt;33&lt;/item&gt;&lt;/record-ids&gt;&lt;/item&gt;&lt;/Libraries&gt;"/>
  </w:docVars>
  <m:mathPr>
    <m:mathFont m:val="Cambria Math"/>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14:docId w14:val="7929B378"/>
  <w15:docId w15:val="{20177683-0EEA-4C78-8870-E85F668B78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819B9"/>
    <w:rPr>
      <w:sz w:val="24"/>
      <w:szCs w:val="24"/>
    </w:rPr>
  </w:style>
  <w:style w:type="paragraph" w:styleId="Heading1">
    <w:name w:val="heading 1"/>
    <w:basedOn w:val="NormalWeb"/>
    <w:next w:val="Normal"/>
    <w:link w:val="Heading1Char"/>
    <w:qFormat/>
    <w:rsid w:val="006B3429"/>
    <w:pPr>
      <w:outlineLvl w:val="0"/>
    </w:pPr>
    <w:rPr>
      <w:b/>
      <w:bCs/>
    </w:rPr>
  </w:style>
  <w:style w:type="paragraph" w:styleId="Heading2">
    <w:name w:val="heading 2"/>
    <w:basedOn w:val="Heading1"/>
    <w:next w:val="Normal"/>
    <w:link w:val="Heading2Char"/>
    <w:qFormat/>
    <w:rsid w:val="006B3429"/>
    <w:pPr>
      <w:outlineLvl w:val="1"/>
    </w:pPr>
  </w:style>
  <w:style w:type="paragraph" w:styleId="Heading3">
    <w:name w:val="heading 3"/>
    <w:basedOn w:val="ListParagraph"/>
    <w:next w:val="Normal"/>
    <w:link w:val="Heading3Char"/>
    <w:qFormat/>
    <w:rsid w:val="004819B9"/>
    <w:pPr>
      <w:keepNext/>
      <w:spacing w:after="120"/>
      <w:outlineLvl w:val="2"/>
    </w:pPr>
    <w:rPr>
      <w:rFonts w:cs="Times New Roman"/>
      <w:i/>
    </w:rPr>
  </w:style>
  <w:style w:type="paragraph" w:styleId="Heading4">
    <w:name w:val="heading 4"/>
    <w:basedOn w:val="Normal"/>
    <w:next w:val="Normal"/>
    <w:link w:val="Heading4Char"/>
    <w:qFormat/>
    <w:rsid w:val="004301B4"/>
    <w:pPr>
      <w:spacing w:before="200" w:after="80"/>
      <w:ind w:left="547" w:hanging="547"/>
      <w:outlineLvl w:val="3"/>
    </w:pPr>
    <w:rPr>
      <w:i/>
      <w:iCs/>
      <w:szCs w:val="22"/>
      <w:u w:val="single"/>
    </w:rPr>
  </w:style>
  <w:style w:type="paragraph" w:styleId="Heading5">
    <w:name w:val="heading 5"/>
    <w:basedOn w:val="Normal"/>
    <w:next w:val="Normal"/>
    <w:link w:val="Heading5Char"/>
    <w:qFormat/>
    <w:rsid w:val="004B4E1D"/>
    <w:pPr>
      <w:spacing w:after="240"/>
      <w:ind w:left="2700" w:hanging="540"/>
      <w:outlineLvl w:val="4"/>
    </w:pPr>
    <w:rPr>
      <w:rFonts w:ascii="Optima" w:hAnsi="Optima"/>
      <w:sz w:val="22"/>
      <w:szCs w:val="22"/>
    </w:rPr>
  </w:style>
  <w:style w:type="paragraph" w:styleId="Heading6">
    <w:name w:val="heading 6"/>
    <w:basedOn w:val="Normal"/>
    <w:next w:val="Normal"/>
    <w:link w:val="Heading6Char"/>
    <w:qFormat/>
    <w:rsid w:val="004B4E1D"/>
    <w:pPr>
      <w:spacing w:after="240"/>
      <w:ind w:left="3240" w:hanging="540"/>
      <w:outlineLvl w:val="5"/>
    </w:pPr>
    <w:rPr>
      <w:rFonts w:ascii="Optima" w:hAnsi="Optima"/>
      <w:sz w:val="22"/>
      <w:szCs w:val="22"/>
    </w:rPr>
  </w:style>
  <w:style w:type="paragraph" w:styleId="Heading7">
    <w:name w:val="heading 7"/>
    <w:basedOn w:val="Normal"/>
    <w:next w:val="Normal"/>
    <w:link w:val="Heading7Char"/>
    <w:qFormat/>
    <w:rsid w:val="004B4E1D"/>
    <w:pPr>
      <w:spacing w:after="240"/>
      <w:ind w:left="3780" w:hanging="540"/>
      <w:outlineLvl w:val="6"/>
    </w:pPr>
    <w:rPr>
      <w:rFonts w:ascii="Optima" w:hAnsi="Optima"/>
      <w:sz w:val="22"/>
      <w:szCs w:val="22"/>
    </w:rPr>
  </w:style>
  <w:style w:type="paragraph" w:styleId="Heading8">
    <w:name w:val="heading 8"/>
    <w:basedOn w:val="Normal"/>
    <w:next w:val="Normal"/>
    <w:link w:val="Heading8Char"/>
    <w:qFormat/>
    <w:rsid w:val="004B4E1D"/>
    <w:pPr>
      <w:spacing w:after="240"/>
      <w:ind w:left="4320" w:hanging="540"/>
      <w:outlineLvl w:val="7"/>
    </w:pPr>
    <w:rPr>
      <w:rFonts w:ascii="Optima" w:hAnsi="Optima"/>
      <w:sz w:val="22"/>
      <w:szCs w:val="22"/>
    </w:rPr>
  </w:style>
  <w:style w:type="paragraph" w:styleId="Heading9">
    <w:name w:val="heading 9"/>
    <w:basedOn w:val="Normal"/>
    <w:next w:val="Normal"/>
    <w:link w:val="Heading9Char"/>
    <w:qFormat/>
    <w:rsid w:val="004B4E1D"/>
    <w:pPr>
      <w:ind w:left="4860" w:hanging="540"/>
      <w:outlineLvl w:val="8"/>
    </w:pPr>
    <w:rPr>
      <w:rFonts w:ascii="Optima" w:hAnsi="Optim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B7538"/>
    <w:pPr>
      <w:spacing w:before="100" w:beforeAutospacing="1" w:after="100" w:afterAutospacing="1"/>
    </w:pPr>
  </w:style>
  <w:style w:type="paragraph" w:styleId="BodyText2">
    <w:name w:val="Body Text 2"/>
    <w:basedOn w:val="Normal"/>
    <w:link w:val="BodyText2Char"/>
    <w:rsid w:val="001B7D28"/>
    <w:pPr>
      <w:spacing w:after="120"/>
    </w:pPr>
    <w:rPr>
      <w:szCs w:val="20"/>
    </w:rPr>
  </w:style>
  <w:style w:type="paragraph" w:styleId="BodyTextIndent">
    <w:name w:val="Body Text Indent"/>
    <w:basedOn w:val="Normal"/>
    <w:rsid w:val="00CD77C3"/>
    <w:pPr>
      <w:spacing w:after="120"/>
      <w:ind w:left="360"/>
    </w:pPr>
  </w:style>
  <w:style w:type="paragraph" w:styleId="BodyTextIndent2">
    <w:name w:val="Body Text Indent 2"/>
    <w:basedOn w:val="Normal"/>
    <w:rsid w:val="00CD77C3"/>
    <w:pPr>
      <w:spacing w:after="120" w:line="480" w:lineRule="auto"/>
      <w:ind w:left="360"/>
    </w:pPr>
  </w:style>
  <w:style w:type="character" w:styleId="HTMLAcronym">
    <w:name w:val="HTML Acronym"/>
    <w:basedOn w:val="DefaultParagraphFont"/>
    <w:rsid w:val="00A35D42"/>
  </w:style>
  <w:style w:type="paragraph" w:styleId="HTMLTopofForm">
    <w:name w:val="HTML Top of Form"/>
    <w:basedOn w:val="Normal"/>
    <w:next w:val="Normal"/>
    <w:hidden/>
    <w:rsid w:val="00584583"/>
    <w:pPr>
      <w:pBdr>
        <w:bottom w:val="single" w:sz="6" w:space="1" w:color="auto"/>
      </w:pBdr>
      <w:jc w:val="center"/>
    </w:pPr>
    <w:rPr>
      <w:rFonts w:ascii="Arial" w:hAnsi="Arial" w:cs="Arial"/>
      <w:vanish/>
      <w:sz w:val="16"/>
      <w:szCs w:val="16"/>
    </w:rPr>
  </w:style>
  <w:style w:type="paragraph" w:styleId="HTMLBottomofForm">
    <w:name w:val="HTML Bottom of Form"/>
    <w:basedOn w:val="Normal"/>
    <w:next w:val="Normal"/>
    <w:hidden/>
    <w:rsid w:val="00584583"/>
    <w:pPr>
      <w:pBdr>
        <w:top w:val="single" w:sz="6" w:space="1" w:color="auto"/>
      </w:pBdr>
      <w:jc w:val="center"/>
    </w:pPr>
    <w:rPr>
      <w:rFonts w:ascii="Arial" w:hAnsi="Arial" w:cs="Arial"/>
      <w:vanish/>
      <w:sz w:val="16"/>
      <w:szCs w:val="16"/>
    </w:rPr>
  </w:style>
  <w:style w:type="paragraph" w:styleId="BalloonText">
    <w:name w:val="Balloon Text"/>
    <w:basedOn w:val="Normal"/>
    <w:link w:val="BalloonTextChar"/>
    <w:rsid w:val="00254069"/>
    <w:rPr>
      <w:rFonts w:ascii="Tahoma" w:hAnsi="Tahoma" w:cs="Tahoma"/>
      <w:sz w:val="16"/>
      <w:szCs w:val="16"/>
    </w:rPr>
  </w:style>
  <w:style w:type="table" w:styleId="TableGrid">
    <w:name w:val="Table Grid"/>
    <w:basedOn w:val="TableNormal"/>
    <w:uiPriority w:val="59"/>
    <w:rsid w:val="009F2B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rsid w:val="00611D6B"/>
    <w:pPr>
      <w:tabs>
        <w:tab w:val="center" w:pos="4320"/>
        <w:tab w:val="right" w:pos="8640"/>
      </w:tabs>
    </w:pPr>
  </w:style>
  <w:style w:type="character" w:styleId="PageNumber">
    <w:name w:val="page number"/>
    <w:basedOn w:val="DefaultParagraphFont"/>
    <w:rsid w:val="00611D6B"/>
  </w:style>
  <w:style w:type="character" w:customStyle="1" w:styleId="bodytextChar">
    <w:name w:val="body text Char"/>
    <w:aliases w:val="body tx Char,bt Char,flush Char,flush Char Char,indent Char,indent Char1"/>
    <w:link w:val="BodyText1"/>
    <w:locked/>
    <w:rsid w:val="00384290"/>
    <w:rPr>
      <w:sz w:val="24"/>
    </w:rPr>
  </w:style>
  <w:style w:type="paragraph" w:customStyle="1" w:styleId="BodyText1">
    <w:name w:val="Body Text1"/>
    <w:aliases w:val="body text,body tx,bt,flush,indent"/>
    <w:basedOn w:val="Normal"/>
    <w:link w:val="bodytextChar"/>
    <w:rsid w:val="00384290"/>
    <w:pPr>
      <w:spacing w:after="120" w:line="360" w:lineRule="auto"/>
      <w:ind w:firstLine="720"/>
    </w:pPr>
    <w:rPr>
      <w:szCs w:val="20"/>
    </w:rPr>
  </w:style>
  <w:style w:type="character" w:styleId="CommentReference">
    <w:name w:val="annotation reference"/>
    <w:uiPriority w:val="99"/>
    <w:rsid w:val="008434C7"/>
    <w:rPr>
      <w:sz w:val="16"/>
      <w:szCs w:val="16"/>
    </w:rPr>
  </w:style>
  <w:style w:type="paragraph" w:styleId="CommentText">
    <w:name w:val="annotation text"/>
    <w:basedOn w:val="Normal"/>
    <w:link w:val="CommentTextChar"/>
    <w:uiPriority w:val="99"/>
    <w:rsid w:val="008434C7"/>
    <w:rPr>
      <w:sz w:val="20"/>
      <w:szCs w:val="20"/>
    </w:rPr>
  </w:style>
  <w:style w:type="character" w:customStyle="1" w:styleId="CommentTextChar">
    <w:name w:val="Comment Text Char"/>
    <w:basedOn w:val="DefaultParagraphFont"/>
    <w:link w:val="CommentText"/>
    <w:uiPriority w:val="99"/>
    <w:rsid w:val="008434C7"/>
  </w:style>
  <w:style w:type="paragraph" w:styleId="CommentSubject">
    <w:name w:val="annotation subject"/>
    <w:basedOn w:val="CommentText"/>
    <w:next w:val="CommentText"/>
    <w:link w:val="CommentSubjectChar"/>
    <w:rsid w:val="008434C7"/>
    <w:rPr>
      <w:b/>
      <w:bCs/>
    </w:rPr>
  </w:style>
  <w:style w:type="character" w:customStyle="1" w:styleId="CommentSubjectChar">
    <w:name w:val="Comment Subject Char"/>
    <w:link w:val="CommentSubject"/>
    <w:rsid w:val="008434C7"/>
    <w:rPr>
      <w:b/>
      <w:bCs/>
    </w:rPr>
  </w:style>
  <w:style w:type="character" w:styleId="Hyperlink">
    <w:name w:val="Hyperlink"/>
    <w:uiPriority w:val="99"/>
    <w:rsid w:val="004E7AB4"/>
    <w:rPr>
      <w:color w:val="0000FF"/>
      <w:u w:val="single"/>
    </w:rPr>
  </w:style>
  <w:style w:type="paragraph" w:customStyle="1" w:styleId="exhibitsource">
    <w:name w:val="exhibit source"/>
    <w:basedOn w:val="Normal"/>
    <w:link w:val="exhibitsourceChar"/>
    <w:uiPriority w:val="99"/>
    <w:rsid w:val="001A4207"/>
    <w:pPr>
      <w:spacing w:after="240"/>
    </w:pPr>
    <w:rPr>
      <w:sz w:val="20"/>
      <w:szCs w:val="22"/>
    </w:rPr>
  </w:style>
  <w:style w:type="paragraph" w:customStyle="1" w:styleId="FigureTitle">
    <w:name w:val="Figure Title"/>
    <w:basedOn w:val="Normal"/>
    <w:uiPriority w:val="99"/>
    <w:rsid w:val="001A4207"/>
    <w:pPr>
      <w:keepNext/>
      <w:keepLines/>
      <w:spacing w:before="240" w:after="240"/>
    </w:pPr>
    <w:rPr>
      <w:b/>
      <w:szCs w:val="20"/>
    </w:rPr>
  </w:style>
  <w:style w:type="character" w:customStyle="1" w:styleId="exhibitsourceChar">
    <w:name w:val="exhibit source Char"/>
    <w:link w:val="exhibitsource"/>
    <w:uiPriority w:val="99"/>
    <w:locked/>
    <w:rsid w:val="001A4207"/>
    <w:rPr>
      <w:szCs w:val="22"/>
    </w:rPr>
  </w:style>
  <w:style w:type="character" w:customStyle="1" w:styleId="BodyText2Char">
    <w:name w:val="Body Text 2 Char"/>
    <w:link w:val="BodyText2"/>
    <w:rsid w:val="001B7D28"/>
    <w:rPr>
      <w:sz w:val="24"/>
    </w:rPr>
  </w:style>
  <w:style w:type="paragraph" w:customStyle="1" w:styleId="TableHeaders">
    <w:name w:val="Table Headers"/>
    <w:basedOn w:val="Normal"/>
    <w:uiPriority w:val="99"/>
    <w:rsid w:val="009B7DA1"/>
    <w:pPr>
      <w:spacing w:before="40" w:after="40"/>
      <w:jc w:val="center"/>
    </w:pPr>
    <w:rPr>
      <w:b/>
      <w:bCs/>
      <w:sz w:val="22"/>
      <w:szCs w:val="22"/>
    </w:rPr>
  </w:style>
  <w:style w:type="character" w:customStyle="1" w:styleId="Heading1Char">
    <w:name w:val="Heading 1 Char"/>
    <w:link w:val="Heading1"/>
    <w:rsid w:val="006B3429"/>
    <w:rPr>
      <w:b/>
      <w:bCs/>
      <w:sz w:val="24"/>
      <w:szCs w:val="24"/>
    </w:rPr>
  </w:style>
  <w:style w:type="character" w:styleId="Emphasis">
    <w:name w:val="Emphasis"/>
    <w:uiPriority w:val="20"/>
    <w:qFormat/>
    <w:rsid w:val="006550EE"/>
    <w:rPr>
      <w:i/>
      <w:iCs/>
    </w:rPr>
  </w:style>
  <w:style w:type="paragraph" w:customStyle="1" w:styleId="biblio">
    <w:name w:val="biblio"/>
    <w:basedOn w:val="Normal"/>
    <w:rsid w:val="006550EE"/>
    <w:pPr>
      <w:keepLines/>
      <w:spacing w:after="240"/>
      <w:ind w:left="720" w:hanging="720"/>
    </w:pPr>
    <w:rPr>
      <w:szCs w:val="20"/>
    </w:rPr>
  </w:style>
  <w:style w:type="character" w:customStyle="1" w:styleId="apple-converted-space">
    <w:name w:val="apple-converted-space"/>
    <w:rsid w:val="006550EE"/>
  </w:style>
  <w:style w:type="character" w:customStyle="1" w:styleId="highlight">
    <w:name w:val="highlight"/>
    <w:rsid w:val="00F537E2"/>
  </w:style>
  <w:style w:type="character" w:customStyle="1" w:styleId="Heading2Char">
    <w:name w:val="Heading 2 Char"/>
    <w:basedOn w:val="DefaultParagraphFont"/>
    <w:link w:val="Heading2"/>
    <w:rsid w:val="006B3429"/>
    <w:rPr>
      <w:b/>
      <w:bCs/>
      <w:sz w:val="24"/>
      <w:szCs w:val="24"/>
    </w:rPr>
  </w:style>
  <w:style w:type="character" w:customStyle="1" w:styleId="Heading3Char">
    <w:name w:val="Heading 3 Char"/>
    <w:basedOn w:val="DefaultParagraphFont"/>
    <w:link w:val="Heading3"/>
    <w:rsid w:val="004819B9"/>
    <w:rPr>
      <w:rFonts w:eastAsia="Calibri"/>
      <w:i/>
      <w:sz w:val="24"/>
      <w:szCs w:val="22"/>
    </w:rPr>
  </w:style>
  <w:style w:type="character" w:customStyle="1" w:styleId="Heading4Char">
    <w:name w:val="Heading 4 Char"/>
    <w:basedOn w:val="DefaultParagraphFont"/>
    <w:link w:val="Heading4"/>
    <w:rsid w:val="004301B4"/>
    <w:rPr>
      <w:i/>
      <w:iCs/>
      <w:sz w:val="24"/>
      <w:szCs w:val="22"/>
      <w:u w:val="single"/>
    </w:rPr>
  </w:style>
  <w:style w:type="character" w:customStyle="1" w:styleId="Heading5Char">
    <w:name w:val="Heading 5 Char"/>
    <w:basedOn w:val="DefaultParagraphFont"/>
    <w:link w:val="Heading5"/>
    <w:rsid w:val="004B4E1D"/>
    <w:rPr>
      <w:rFonts w:ascii="Optima" w:hAnsi="Optima"/>
      <w:sz w:val="22"/>
      <w:szCs w:val="22"/>
    </w:rPr>
  </w:style>
  <w:style w:type="character" w:customStyle="1" w:styleId="Heading6Char">
    <w:name w:val="Heading 6 Char"/>
    <w:basedOn w:val="DefaultParagraphFont"/>
    <w:link w:val="Heading6"/>
    <w:rsid w:val="004B4E1D"/>
    <w:rPr>
      <w:rFonts w:ascii="Optima" w:hAnsi="Optima"/>
      <w:sz w:val="22"/>
      <w:szCs w:val="22"/>
    </w:rPr>
  </w:style>
  <w:style w:type="character" w:customStyle="1" w:styleId="Heading7Char">
    <w:name w:val="Heading 7 Char"/>
    <w:basedOn w:val="DefaultParagraphFont"/>
    <w:link w:val="Heading7"/>
    <w:rsid w:val="004B4E1D"/>
    <w:rPr>
      <w:rFonts w:ascii="Optima" w:hAnsi="Optima"/>
      <w:sz w:val="22"/>
      <w:szCs w:val="22"/>
    </w:rPr>
  </w:style>
  <w:style w:type="character" w:customStyle="1" w:styleId="Heading8Char">
    <w:name w:val="Heading 8 Char"/>
    <w:basedOn w:val="DefaultParagraphFont"/>
    <w:link w:val="Heading8"/>
    <w:rsid w:val="004B4E1D"/>
    <w:rPr>
      <w:rFonts w:ascii="Optima" w:hAnsi="Optima"/>
      <w:sz w:val="22"/>
      <w:szCs w:val="22"/>
    </w:rPr>
  </w:style>
  <w:style w:type="character" w:customStyle="1" w:styleId="Heading9Char">
    <w:name w:val="Heading 9 Char"/>
    <w:basedOn w:val="DefaultParagraphFont"/>
    <w:link w:val="Heading9"/>
    <w:rsid w:val="004B4E1D"/>
    <w:rPr>
      <w:rFonts w:ascii="Optima" w:hAnsi="Optima"/>
      <w:sz w:val="22"/>
      <w:szCs w:val="22"/>
    </w:rPr>
  </w:style>
  <w:style w:type="paragraph" w:customStyle="1" w:styleId="bullets">
    <w:name w:val="bullets"/>
    <w:basedOn w:val="Normal"/>
    <w:link w:val="bulletsChar"/>
    <w:rsid w:val="004819B9"/>
    <w:pPr>
      <w:numPr>
        <w:numId w:val="17"/>
      </w:numPr>
      <w:spacing w:after="120" w:line="240" w:lineRule="exact"/>
      <w:ind w:left="1440"/>
    </w:pPr>
    <w:rPr>
      <w:szCs w:val="22"/>
    </w:rPr>
  </w:style>
  <w:style w:type="paragraph" w:customStyle="1" w:styleId="Answer">
    <w:name w:val="Answer"/>
    <w:basedOn w:val="Normal"/>
    <w:rsid w:val="004B4E1D"/>
    <w:pPr>
      <w:tabs>
        <w:tab w:val="right" w:leader="underscore" w:pos="9360"/>
      </w:tabs>
      <w:spacing w:before="40" w:after="40"/>
      <w:ind w:left="1267" w:hanging="547"/>
    </w:pPr>
    <w:rPr>
      <w:rFonts w:ascii="Verdana" w:hAnsi="Verdana"/>
      <w:sz w:val="20"/>
      <w:szCs w:val="22"/>
    </w:rPr>
  </w:style>
  <w:style w:type="paragraph" w:customStyle="1" w:styleId="AnswerLine">
    <w:name w:val="Answer Line"/>
    <w:basedOn w:val="Answer"/>
    <w:rsid w:val="004B4E1D"/>
    <w:pPr>
      <w:ind w:left="540" w:firstLine="0"/>
    </w:pPr>
    <w:rPr>
      <w:caps/>
    </w:rPr>
  </w:style>
  <w:style w:type="paragraph" w:customStyle="1" w:styleId="bullets-2ndlevel">
    <w:name w:val="bullets-2nd level"/>
    <w:basedOn w:val="bullets"/>
    <w:rsid w:val="004819B9"/>
    <w:pPr>
      <w:numPr>
        <w:numId w:val="18"/>
      </w:numPr>
      <w:ind w:left="1800"/>
    </w:pPr>
  </w:style>
  <w:style w:type="paragraph" w:customStyle="1" w:styleId="Direction">
    <w:name w:val="Direction"/>
    <w:basedOn w:val="Normal"/>
    <w:rsid w:val="004B4E1D"/>
    <w:pPr>
      <w:spacing w:before="240" w:after="240"/>
    </w:pPr>
    <w:rPr>
      <w:rFonts w:ascii="Verdana" w:hAnsi="Verdana"/>
      <w:bCs/>
      <w:iCs/>
      <w:sz w:val="20"/>
      <w:szCs w:val="22"/>
    </w:rPr>
  </w:style>
  <w:style w:type="paragraph" w:customStyle="1" w:styleId="equation">
    <w:name w:val="equation"/>
    <w:basedOn w:val="Normal"/>
    <w:rsid w:val="004B4E1D"/>
    <w:pPr>
      <w:tabs>
        <w:tab w:val="center" w:pos="3240"/>
        <w:tab w:val="right" w:pos="6480"/>
      </w:tabs>
      <w:spacing w:after="160" w:line="400" w:lineRule="atLeast"/>
      <w:ind w:firstLine="720"/>
    </w:pPr>
    <w:rPr>
      <w:rFonts w:ascii="Verdana" w:hAnsi="Verdana"/>
      <w:sz w:val="20"/>
      <w:szCs w:val="22"/>
    </w:rPr>
  </w:style>
  <w:style w:type="character" w:customStyle="1" w:styleId="FooterChar">
    <w:name w:val="Footer Char"/>
    <w:link w:val="Footer"/>
    <w:rsid w:val="004B4E1D"/>
    <w:rPr>
      <w:sz w:val="24"/>
      <w:szCs w:val="24"/>
    </w:rPr>
  </w:style>
  <w:style w:type="character" w:customStyle="1" w:styleId="FootnoteTextChar">
    <w:name w:val="Footnote Text Char"/>
    <w:link w:val="FootnoteText"/>
    <w:rsid w:val="004B4E1D"/>
    <w:rPr>
      <w:rFonts w:ascii="Verdana" w:hAnsi="Verdana"/>
      <w:sz w:val="18"/>
      <w:szCs w:val="18"/>
    </w:rPr>
  </w:style>
  <w:style w:type="paragraph" w:styleId="FootnoteText">
    <w:name w:val="footnote text"/>
    <w:basedOn w:val="Normal"/>
    <w:link w:val="FootnoteTextChar"/>
    <w:rsid w:val="004B4E1D"/>
    <w:pPr>
      <w:ind w:left="270" w:hanging="270"/>
    </w:pPr>
    <w:rPr>
      <w:rFonts w:ascii="Verdana" w:hAnsi="Verdana"/>
      <w:sz w:val="18"/>
      <w:szCs w:val="18"/>
    </w:rPr>
  </w:style>
  <w:style w:type="character" w:customStyle="1" w:styleId="FootnoteTextChar1">
    <w:name w:val="Footnote Text Char1"/>
    <w:basedOn w:val="DefaultParagraphFont"/>
    <w:rsid w:val="004B4E1D"/>
  </w:style>
  <w:style w:type="paragraph" w:styleId="Header">
    <w:name w:val="header"/>
    <w:basedOn w:val="Normal"/>
    <w:next w:val="Normal"/>
    <w:link w:val="HeaderChar"/>
    <w:rsid w:val="004B4E1D"/>
    <w:rPr>
      <w:rFonts w:ascii="Verdana" w:hAnsi="Verdana"/>
      <w:i/>
      <w:iCs/>
      <w:sz w:val="18"/>
      <w:szCs w:val="18"/>
    </w:rPr>
  </w:style>
  <w:style w:type="character" w:customStyle="1" w:styleId="HeaderChar">
    <w:name w:val="Header Char"/>
    <w:basedOn w:val="DefaultParagraphFont"/>
    <w:link w:val="Header"/>
    <w:rsid w:val="004B4E1D"/>
    <w:rPr>
      <w:rFonts w:ascii="Verdana" w:hAnsi="Verdana"/>
      <w:i/>
      <w:iCs/>
      <w:sz w:val="18"/>
      <w:szCs w:val="18"/>
    </w:rPr>
  </w:style>
  <w:style w:type="paragraph" w:customStyle="1" w:styleId="Question">
    <w:name w:val="Question"/>
    <w:aliases w:val="Question Char Char Char,q,qq"/>
    <w:basedOn w:val="Normal"/>
    <w:link w:val="QuestionChar"/>
    <w:rsid w:val="004B4E1D"/>
    <w:pPr>
      <w:keepNext/>
      <w:keepLines/>
      <w:spacing w:before="240" w:after="120"/>
      <w:ind w:left="720" w:hanging="720"/>
    </w:pPr>
    <w:rPr>
      <w:rFonts w:ascii="Verdana" w:hAnsi="Verdana"/>
      <w:sz w:val="20"/>
      <w:szCs w:val="22"/>
    </w:rPr>
  </w:style>
  <w:style w:type="character" w:customStyle="1" w:styleId="QuestionChar">
    <w:name w:val="Question Char"/>
    <w:aliases w:val="qq Char"/>
    <w:link w:val="Question"/>
    <w:locked/>
    <w:rsid w:val="004B4E1D"/>
    <w:rPr>
      <w:rFonts w:ascii="Verdana" w:hAnsi="Verdana"/>
      <w:szCs w:val="22"/>
    </w:rPr>
  </w:style>
  <w:style w:type="paragraph" w:customStyle="1" w:styleId="tabfigsourcefullpg">
    <w:name w:val="tab/fig source (full pg)"/>
    <w:basedOn w:val="Normal"/>
    <w:rsid w:val="004B4E1D"/>
    <w:pPr>
      <w:keepLines/>
      <w:spacing w:before="120" w:after="400"/>
      <w:ind w:left="-2700" w:hanging="180"/>
    </w:pPr>
    <w:rPr>
      <w:rFonts w:ascii="Verdana" w:hAnsi="Verdana"/>
      <w:sz w:val="18"/>
      <w:szCs w:val="18"/>
    </w:rPr>
  </w:style>
  <w:style w:type="paragraph" w:customStyle="1" w:styleId="tabfigsourceinline">
    <w:name w:val="tab/fig source (inline)"/>
    <w:basedOn w:val="Normal"/>
    <w:rsid w:val="004B4E1D"/>
    <w:pPr>
      <w:keepLines/>
      <w:spacing w:before="120" w:after="400"/>
      <w:ind w:left="180" w:hanging="180"/>
    </w:pPr>
    <w:rPr>
      <w:rFonts w:ascii="Verdana" w:hAnsi="Verdana"/>
      <w:sz w:val="18"/>
      <w:szCs w:val="18"/>
    </w:rPr>
  </w:style>
  <w:style w:type="paragraph" w:customStyle="1" w:styleId="tabfigtitlefullpg">
    <w:name w:val="tab/fig title (full pg)"/>
    <w:basedOn w:val="Normal"/>
    <w:rsid w:val="004B4E1D"/>
    <w:pPr>
      <w:keepNext/>
      <w:keepLines/>
      <w:spacing w:before="320"/>
      <w:ind w:left="-2880"/>
    </w:pPr>
    <w:rPr>
      <w:rFonts w:ascii="Helvetica Black" w:hAnsi="Helvetica Black"/>
      <w:sz w:val="18"/>
      <w:szCs w:val="18"/>
    </w:rPr>
  </w:style>
  <w:style w:type="paragraph" w:customStyle="1" w:styleId="SurveyHeading4">
    <w:name w:val="Survey Heading 4"/>
    <w:basedOn w:val="Normal"/>
    <w:rsid w:val="004B4E1D"/>
    <w:pPr>
      <w:keepNext/>
      <w:spacing w:before="240" w:after="120"/>
    </w:pPr>
    <w:rPr>
      <w:rFonts w:ascii="Verdana" w:hAnsi="Verdana"/>
      <w:i/>
      <w:sz w:val="20"/>
      <w:szCs w:val="22"/>
    </w:rPr>
  </w:style>
  <w:style w:type="paragraph" w:customStyle="1" w:styleId="SurveyHeading3">
    <w:name w:val="Survey Heading 3"/>
    <w:basedOn w:val="Normal"/>
    <w:rsid w:val="004B4E1D"/>
    <w:pPr>
      <w:keepNext/>
      <w:spacing w:before="240" w:after="120"/>
      <w:outlineLvl w:val="2"/>
    </w:pPr>
    <w:rPr>
      <w:rFonts w:ascii="Verdana" w:hAnsi="Verdana"/>
      <w:b/>
      <w:i/>
      <w:sz w:val="20"/>
      <w:szCs w:val="22"/>
    </w:rPr>
  </w:style>
  <w:style w:type="paragraph" w:customStyle="1" w:styleId="SurveyHeading2">
    <w:name w:val="Survey Heading 2"/>
    <w:basedOn w:val="Normal"/>
    <w:rsid w:val="004B4E1D"/>
    <w:pPr>
      <w:keepNext/>
      <w:spacing w:before="360" w:after="120"/>
      <w:outlineLvl w:val="1"/>
    </w:pPr>
    <w:rPr>
      <w:rFonts w:ascii="Verdana" w:hAnsi="Verdana"/>
      <w:b/>
      <w:szCs w:val="22"/>
    </w:rPr>
  </w:style>
  <w:style w:type="paragraph" w:customStyle="1" w:styleId="SurveyHeading1">
    <w:name w:val="Survey Heading 1"/>
    <w:basedOn w:val="Normal"/>
    <w:rsid w:val="004B4E1D"/>
    <w:pPr>
      <w:pBdr>
        <w:top w:val="single" w:sz="24" w:space="6" w:color="auto" w:shadow="1"/>
        <w:left w:val="single" w:sz="24" w:space="6" w:color="auto" w:shadow="1"/>
        <w:bottom w:val="single" w:sz="24" w:space="6" w:color="auto" w:shadow="1"/>
        <w:right w:val="single" w:sz="24" w:space="6" w:color="auto" w:shadow="1"/>
      </w:pBdr>
      <w:jc w:val="center"/>
      <w:outlineLvl w:val="0"/>
    </w:pPr>
    <w:rPr>
      <w:rFonts w:ascii="Verdana" w:hAnsi="Verdana"/>
      <w:b/>
      <w:sz w:val="26"/>
      <w:szCs w:val="22"/>
    </w:rPr>
  </w:style>
  <w:style w:type="character" w:customStyle="1" w:styleId="BalloonTextChar">
    <w:name w:val="Balloon Text Char"/>
    <w:link w:val="BalloonText"/>
    <w:rsid w:val="004B4E1D"/>
    <w:rPr>
      <w:rFonts w:ascii="Tahoma" w:hAnsi="Tahoma" w:cs="Tahoma"/>
      <w:sz w:val="16"/>
      <w:szCs w:val="16"/>
    </w:rPr>
  </w:style>
  <w:style w:type="paragraph" w:styleId="ListParagraph">
    <w:name w:val="List Paragraph"/>
    <w:aliases w:val="List Paragraph1,cS List Paragraph"/>
    <w:basedOn w:val="Normal"/>
    <w:uiPriority w:val="34"/>
    <w:qFormat/>
    <w:rsid w:val="004B4E1D"/>
    <w:pPr>
      <w:ind w:left="720"/>
      <w:contextualSpacing/>
    </w:pPr>
    <w:rPr>
      <w:rFonts w:eastAsia="Calibri" w:cs="Arial"/>
      <w:szCs w:val="22"/>
    </w:rPr>
  </w:style>
  <w:style w:type="paragraph" w:customStyle="1" w:styleId="basic">
    <w:name w:val="basic"/>
    <w:basedOn w:val="Normal"/>
    <w:link w:val="basicChar"/>
    <w:uiPriority w:val="99"/>
    <w:rsid w:val="004B4E1D"/>
    <w:rPr>
      <w:rFonts w:ascii="Arial" w:hAnsi="Arial" w:cs="Arial"/>
      <w:sz w:val="22"/>
    </w:rPr>
  </w:style>
  <w:style w:type="character" w:customStyle="1" w:styleId="basicChar">
    <w:name w:val="basic Char"/>
    <w:link w:val="basic"/>
    <w:uiPriority w:val="99"/>
    <w:locked/>
    <w:rsid w:val="004B4E1D"/>
    <w:rPr>
      <w:rFonts w:ascii="Arial" w:hAnsi="Arial" w:cs="Arial"/>
      <w:sz w:val="22"/>
      <w:szCs w:val="24"/>
    </w:rPr>
  </w:style>
  <w:style w:type="paragraph" w:customStyle="1" w:styleId="Base">
    <w:name w:val="Base"/>
    <w:basedOn w:val="Normal"/>
    <w:link w:val="BaseChar1"/>
    <w:uiPriority w:val="99"/>
    <w:rsid w:val="004B4E1D"/>
    <w:rPr>
      <w:rFonts w:eastAsia="MS Mincho"/>
      <w:b/>
      <w:caps/>
      <w:u w:val="single"/>
      <w:lang w:eastAsia="ja-JP"/>
    </w:rPr>
  </w:style>
  <w:style w:type="character" w:customStyle="1" w:styleId="BaseChar1">
    <w:name w:val="Base Char1"/>
    <w:link w:val="Base"/>
    <w:uiPriority w:val="99"/>
    <w:locked/>
    <w:rsid w:val="004B4E1D"/>
    <w:rPr>
      <w:rFonts w:eastAsia="MS Mincho"/>
      <w:b/>
      <w:caps/>
      <w:sz w:val="24"/>
      <w:szCs w:val="24"/>
      <w:u w:val="single"/>
      <w:lang w:eastAsia="ja-JP"/>
    </w:rPr>
  </w:style>
  <w:style w:type="paragraph" w:styleId="NoSpacing">
    <w:name w:val="No Spacing"/>
    <w:uiPriority w:val="1"/>
    <w:qFormat/>
    <w:rsid w:val="004B4E1D"/>
    <w:rPr>
      <w:rFonts w:ascii="Calibri" w:eastAsia="Calibri" w:hAnsi="Calibri" w:cs="Arial"/>
      <w:sz w:val="22"/>
      <w:szCs w:val="22"/>
    </w:rPr>
  </w:style>
  <w:style w:type="paragraph" w:customStyle="1" w:styleId="Default">
    <w:name w:val="Default"/>
    <w:link w:val="DefaultChar"/>
    <w:rsid w:val="004B4E1D"/>
    <w:pPr>
      <w:autoSpaceDE w:val="0"/>
      <w:autoSpaceDN w:val="0"/>
      <w:adjustRightInd w:val="0"/>
    </w:pPr>
    <w:rPr>
      <w:rFonts w:ascii="Arial" w:hAnsi="Arial" w:cs="Arial"/>
      <w:color w:val="000000"/>
      <w:sz w:val="24"/>
      <w:szCs w:val="24"/>
      <w:lang w:eastAsia="zh-CN"/>
    </w:rPr>
  </w:style>
  <w:style w:type="character" w:styleId="FootnoteReference">
    <w:name w:val="footnote reference"/>
    <w:rsid w:val="004B4E1D"/>
    <w:rPr>
      <w:position w:val="6"/>
      <w:sz w:val="16"/>
      <w:szCs w:val="16"/>
    </w:rPr>
  </w:style>
  <w:style w:type="paragraph" w:styleId="Revision">
    <w:name w:val="Revision"/>
    <w:hidden/>
    <w:uiPriority w:val="99"/>
    <w:semiHidden/>
    <w:rsid w:val="004B4E1D"/>
    <w:rPr>
      <w:rFonts w:eastAsia="Calibri" w:cs="Arial"/>
      <w:sz w:val="24"/>
      <w:szCs w:val="22"/>
    </w:rPr>
  </w:style>
  <w:style w:type="paragraph" w:customStyle="1" w:styleId="aresponse">
    <w:name w:val="a_response"/>
    <w:basedOn w:val="Normal"/>
    <w:rsid w:val="004B4E1D"/>
    <w:pPr>
      <w:ind w:left="1350" w:hanging="630"/>
    </w:pPr>
    <w:rPr>
      <w:rFonts w:ascii="Verdana" w:eastAsia="Calibri" w:hAnsi="Verdana"/>
      <w:sz w:val="20"/>
      <w:szCs w:val="20"/>
    </w:rPr>
  </w:style>
  <w:style w:type="paragraph" w:customStyle="1" w:styleId="bodytextpsg">
    <w:name w:val="body text_psg"/>
    <w:basedOn w:val="Normal"/>
    <w:link w:val="bodytextpsgChar"/>
    <w:rsid w:val="004B4E1D"/>
    <w:rPr>
      <w:rFonts w:ascii="Arial" w:hAnsi="Arial" w:cs="Arial"/>
      <w:sz w:val="22"/>
      <w:szCs w:val="22"/>
      <w:lang w:val="en-GB"/>
    </w:rPr>
  </w:style>
  <w:style w:type="character" w:customStyle="1" w:styleId="bodytextpsgChar">
    <w:name w:val="body text_psg Char"/>
    <w:link w:val="bodytextpsg"/>
    <w:rsid w:val="004B4E1D"/>
    <w:rPr>
      <w:rFonts w:ascii="Arial" w:hAnsi="Arial" w:cs="Arial"/>
      <w:sz w:val="22"/>
      <w:szCs w:val="22"/>
      <w:lang w:val="en-GB"/>
    </w:rPr>
  </w:style>
  <w:style w:type="paragraph" w:customStyle="1" w:styleId="Appheading2">
    <w:name w:val="App heading 2"/>
    <w:basedOn w:val="Normal"/>
    <w:qFormat/>
    <w:rsid w:val="004B4E1D"/>
    <w:pPr>
      <w:numPr>
        <w:numId w:val="3"/>
      </w:numPr>
      <w:tabs>
        <w:tab w:val="num" w:pos="450"/>
        <w:tab w:val="clear" w:pos="720"/>
        <w:tab w:val="left" w:pos="7200"/>
      </w:tabs>
      <w:spacing w:after="120"/>
    </w:pPr>
    <w:rPr>
      <w:rFonts w:ascii="Arial" w:hAnsi="Arial" w:cs="Arial"/>
      <w:b/>
      <w:sz w:val="22"/>
      <w:szCs w:val="22"/>
    </w:rPr>
  </w:style>
  <w:style w:type="paragraph" w:customStyle="1" w:styleId="Appheading3">
    <w:name w:val="App heading 3"/>
    <w:basedOn w:val="Normal"/>
    <w:qFormat/>
    <w:rsid w:val="004B4E1D"/>
    <w:pPr>
      <w:keepNext/>
      <w:keepLines/>
      <w:tabs>
        <w:tab w:val="left" w:pos="450"/>
      </w:tabs>
      <w:spacing w:after="120"/>
    </w:pPr>
    <w:rPr>
      <w:rFonts w:ascii="Arial" w:hAnsi="Arial" w:cs="Arial"/>
      <w:b/>
      <w:sz w:val="22"/>
      <w:szCs w:val="22"/>
    </w:rPr>
  </w:style>
  <w:style w:type="paragraph" w:customStyle="1" w:styleId="AppHeading1">
    <w:name w:val="App Heading 1"/>
    <w:rsid w:val="004B4E1D"/>
    <w:pPr>
      <w:pBdr>
        <w:bottom w:val="single" w:sz="6" w:space="8" w:color="auto"/>
      </w:pBdr>
      <w:spacing w:before="240"/>
      <w:ind w:left="2880" w:hanging="2880"/>
    </w:pPr>
    <w:rPr>
      <w:rFonts w:ascii="Arial Black" w:hAnsi="Arial Black"/>
      <w:i/>
      <w:color w:val="0A357E"/>
      <w:kern w:val="28"/>
      <w:sz w:val="36"/>
    </w:rPr>
  </w:style>
  <w:style w:type="paragraph" w:styleId="BodyText0">
    <w:name w:val="Body Text"/>
    <w:basedOn w:val="Normal"/>
    <w:link w:val="BodyTextChar0"/>
    <w:rsid w:val="004819B9"/>
    <w:pPr>
      <w:spacing w:after="240"/>
      <w:ind w:left="720"/>
    </w:pPr>
    <w:rPr>
      <w:szCs w:val="20"/>
    </w:rPr>
  </w:style>
  <w:style w:type="character" w:customStyle="1" w:styleId="BodyTextChar0">
    <w:name w:val="Body Text Char"/>
    <w:basedOn w:val="DefaultParagraphFont"/>
    <w:link w:val="BodyText0"/>
    <w:rsid w:val="004819B9"/>
    <w:rPr>
      <w:sz w:val="24"/>
    </w:rPr>
  </w:style>
  <w:style w:type="character" w:customStyle="1" w:styleId="bulletsChar">
    <w:name w:val="bullets Char"/>
    <w:link w:val="bullets"/>
    <w:rsid w:val="004819B9"/>
    <w:rPr>
      <w:sz w:val="24"/>
      <w:szCs w:val="22"/>
    </w:rPr>
  </w:style>
  <w:style w:type="paragraph" w:styleId="PlainText">
    <w:name w:val="Plain Text"/>
    <w:basedOn w:val="Normal"/>
    <w:link w:val="PlainTextChar"/>
    <w:rsid w:val="004B4E1D"/>
    <w:rPr>
      <w:rFonts w:ascii="Courier New" w:hAnsi="Courier New" w:cs="Courier New"/>
      <w:sz w:val="20"/>
      <w:szCs w:val="20"/>
    </w:rPr>
  </w:style>
  <w:style w:type="character" w:customStyle="1" w:styleId="PlainTextChar">
    <w:name w:val="Plain Text Char"/>
    <w:basedOn w:val="DefaultParagraphFont"/>
    <w:link w:val="PlainText"/>
    <w:rsid w:val="004B4E1D"/>
    <w:rPr>
      <w:rFonts w:ascii="Courier New" w:hAnsi="Courier New" w:cs="Courier New"/>
    </w:rPr>
  </w:style>
  <w:style w:type="paragraph" w:customStyle="1" w:styleId="ExhibitHeading">
    <w:name w:val="Exhibit Heading"/>
    <w:basedOn w:val="Normal"/>
    <w:link w:val="ExhibitHeadingChar"/>
    <w:rsid w:val="004B4E1D"/>
    <w:pPr>
      <w:spacing w:after="240"/>
    </w:pPr>
    <w:rPr>
      <w:rFonts w:ascii="Arial" w:hAnsi="Arial"/>
      <w:b/>
      <w:sz w:val="22"/>
      <w:szCs w:val="20"/>
      <w:lang w:val="en-CA"/>
    </w:rPr>
  </w:style>
  <w:style w:type="character" w:customStyle="1" w:styleId="ExhibitHeadingChar">
    <w:name w:val="Exhibit Heading Char"/>
    <w:link w:val="ExhibitHeading"/>
    <w:rsid w:val="004B4E1D"/>
    <w:rPr>
      <w:rFonts w:ascii="Arial" w:hAnsi="Arial"/>
      <w:b/>
      <w:sz w:val="22"/>
      <w:lang w:val="en-CA"/>
    </w:rPr>
  </w:style>
  <w:style w:type="paragraph" w:customStyle="1" w:styleId="aex">
    <w:name w:val="aex"/>
    <w:basedOn w:val="Normal"/>
    <w:qFormat/>
    <w:rsid w:val="004B4E1D"/>
    <w:pPr>
      <w:pageBreakBefore/>
      <w:widowControl w:val="0"/>
      <w:spacing w:after="240"/>
      <w:jc w:val="center"/>
    </w:pPr>
    <w:rPr>
      <w:rFonts w:cs="Arial"/>
      <w:b/>
      <w:bCs/>
    </w:rPr>
  </w:style>
  <w:style w:type="paragraph" w:styleId="TOCHeading">
    <w:name w:val="TOC Heading"/>
    <w:basedOn w:val="Heading1"/>
    <w:next w:val="Normal"/>
    <w:uiPriority w:val="39"/>
    <w:unhideWhenUsed/>
    <w:qFormat/>
    <w:rsid w:val="004B4E1D"/>
    <w:pPr>
      <w:keepLines/>
      <w:spacing w:before="480" w:after="0" w:line="276" w:lineRule="auto"/>
      <w:outlineLvl w:val="9"/>
    </w:pPr>
    <w:rPr>
      <w:rFonts w:ascii="Cambria" w:eastAsia="MS Gothic" w:hAnsi="Cambria"/>
      <w:caps/>
      <w:color w:val="365F91"/>
      <w:sz w:val="28"/>
      <w:szCs w:val="28"/>
      <w:lang w:eastAsia="ja-JP"/>
    </w:rPr>
  </w:style>
  <w:style w:type="paragraph" w:styleId="TOC1">
    <w:name w:val="toc 1"/>
    <w:basedOn w:val="Normal"/>
    <w:next w:val="Normal"/>
    <w:autoRedefine/>
    <w:uiPriority w:val="39"/>
    <w:qFormat/>
    <w:rsid w:val="004B4E1D"/>
  </w:style>
  <w:style w:type="paragraph" w:styleId="TOC2">
    <w:name w:val="toc 2"/>
    <w:basedOn w:val="Normal"/>
    <w:next w:val="Normal"/>
    <w:autoRedefine/>
    <w:uiPriority w:val="39"/>
    <w:qFormat/>
    <w:rsid w:val="004B4E1D"/>
    <w:pPr>
      <w:ind w:left="240"/>
    </w:pPr>
  </w:style>
  <w:style w:type="paragraph" w:styleId="TOC3">
    <w:name w:val="toc 3"/>
    <w:basedOn w:val="Normal"/>
    <w:next w:val="Normal"/>
    <w:autoRedefine/>
    <w:uiPriority w:val="39"/>
    <w:qFormat/>
    <w:rsid w:val="004B4E1D"/>
    <w:pPr>
      <w:ind w:left="480"/>
    </w:pPr>
  </w:style>
  <w:style w:type="paragraph" w:customStyle="1" w:styleId="basicinstruction">
    <w:name w:val="basic instruction"/>
    <w:basedOn w:val="Normal"/>
    <w:link w:val="basicinstructionChar"/>
    <w:uiPriority w:val="99"/>
    <w:rsid w:val="004B4E1D"/>
    <w:rPr>
      <w:rFonts w:ascii="Arial" w:hAnsi="Arial"/>
      <w:b/>
      <w:smallCaps/>
      <w:szCs w:val="20"/>
    </w:rPr>
  </w:style>
  <w:style w:type="character" w:customStyle="1" w:styleId="basicinstructionChar">
    <w:name w:val="basic instruction Char"/>
    <w:link w:val="basicinstruction"/>
    <w:uiPriority w:val="99"/>
    <w:locked/>
    <w:rsid w:val="004B4E1D"/>
    <w:rPr>
      <w:rFonts w:ascii="Arial" w:hAnsi="Arial"/>
      <w:b/>
      <w:smallCaps/>
      <w:sz w:val="24"/>
    </w:rPr>
  </w:style>
  <w:style w:type="character" w:styleId="UnresolvedMention">
    <w:name w:val="Unresolved Mention"/>
    <w:basedOn w:val="DefaultParagraphFont"/>
    <w:uiPriority w:val="99"/>
    <w:unhideWhenUsed/>
    <w:rsid w:val="00663C7F"/>
    <w:rPr>
      <w:color w:val="808080"/>
      <w:shd w:val="clear" w:color="auto" w:fill="E6E6E6"/>
    </w:rPr>
  </w:style>
  <w:style w:type="character" w:customStyle="1" w:styleId="UnresolvedMention1">
    <w:name w:val="Unresolved Mention1"/>
    <w:basedOn w:val="DefaultParagraphFont"/>
    <w:uiPriority w:val="99"/>
    <w:semiHidden/>
    <w:unhideWhenUsed/>
    <w:rsid w:val="002A53C6"/>
    <w:rPr>
      <w:color w:val="808080"/>
      <w:shd w:val="clear" w:color="auto" w:fill="E6E6E6"/>
    </w:rPr>
  </w:style>
  <w:style w:type="character" w:customStyle="1" w:styleId="st">
    <w:name w:val="st"/>
    <w:basedOn w:val="DefaultParagraphFont"/>
    <w:rsid w:val="002A53C6"/>
  </w:style>
  <w:style w:type="paragraph" w:customStyle="1" w:styleId="EndNoteBibliography">
    <w:name w:val="EndNote Bibliography"/>
    <w:basedOn w:val="Normal"/>
    <w:link w:val="EndNoteBibliographyChar"/>
    <w:rsid w:val="002A3119"/>
    <w:rPr>
      <w:noProof/>
    </w:rPr>
  </w:style>
  <w:style w:type="character" w:customStyle="1" w:styleId="EndNoteBibliographyChar">
    <w:name w:val="EndNote Bibliography Char"/>
    <w:basedOn w:val="DefaultParagraphFont"/>
    <w:link w:val="EndNoteBibliography"/>
    <w:rsid w:val="002A3119"/>
    <w:rPr>
      <w:noProof/>
      <w:sz w:val="24"/>
      <w:szCs w:val="24"/>
    </w:rPr>
  </w:style>
  <w:style w:type="paragraph" w:customStyle="1" w:styleId="paragraph">
    <w:name w:val="paragraph"/>
    <w:basedOn w:val="Normal"/>
    <w:link w:val="paragraphChar"/>
    <w:qFormat/>
    <w:rsid w:val="0032394C"/>
    <w:pPr>
      <w:spacing w:before="100" w:beforeAutospacing="1" w:after="100" w:afterAutospacing="1"/>
    </w:pPr>
  </w:style>
  <w:style w:type="character" w:customStyle="1" w:styleId="paragraphChar">
    <w:name w:val="paragraph Char"/>
    <w:link w:val="paragraph"/>
    <w:rsid w:val="0032394C"/>
    <w:rPr>
      <w:sz w:val="24"/>
      <w:szCs w:val="24"/>
    </w:rPr>
  </w:style>
  <w:style w:type="paragraph" w:customStyle="1" w:styleId="Tbodytext">
    <w:name w:val="T body text"/>
    <w:basedOn w:val="ListParagraph"/>
    <w:qFormat/>
    <w:rsid w:val="00750408"/>
    <w:pPr>
      <w:ind w:left="0"/>
    </w:pPr>
    <w:rPr>
      <w:rFonts w:eastAsiaTheme="minorHAnsi" w:cs="Times New Roman"/>
      <w:szCs w:val="24"/>
    </w:rPr>
  </w:style>
  <w:style w:type="table" w:customStyle="1" w:styleId="BlueTable">
    <w:name w:val="Blue Table"/>
    <w:basedOn w:val="TableNormal"/>
    <w:uiPriority w:val="99"/>
    <w:rsid w:val="00A8011B"/>
    <w:rPr>
      <w:rFonts w:ascii="Arial" w:hAnsi="Arial"/>
    </w:rPr>
    <w:tblPr>
      <w:tblStyleRowBandSize w:val="1"/>
      <w:tblInd w:w="0" w:type="dxa"/>
      <w:tblBorders>
        <w:bottom w:val="single" w:sz="6" w:space="0" w:color="1E4F96"/>
        <w:insideV w:val="single" w:sz="6" w:space="0" w:color="1E4F96"/>
      </w:tblBorders>
    </w:tblPr>
    <w:tblStylePr w:type="firstRow">
      <w:tblPr/>
      <w:tcPr>
        <w:tcBorders>
          <w:top w:val="single" w:sz="4" w:space="0" w:color="FFFFFF"/>
          <w:insideH w:val="single" w:sz="4" w:space="0" w:color="FFFFFF"/>
          <w:insideV w:val="single" w:sz="4" w:space="0" w:color="FFFFFF"/>
        </w:tcBorders>
        <w:shd w:val="clear" w:color="auto" w:fill="1E4F96"/>
      </w:tcPr>
    </w:tblStylePr>
    <w:tblStylePr w:type="lastRow">
      <w:tblPr/>
      <w:tcPr>
        <w:tcBorders>
          <w:bottom w:val="single" w:sz="4" w:space="0" w:color="0A357E"/>
        </w:tcBorders>
      </w:tcPr>
    </w:tblStylePr>
    <w:tblStylePr w:type="band1Horz">
      <w:tblPr/>
      <w:tcPr>
        <w:tcBorders>
          <w:bottom w:val="single" w:sz="4" w:space="0" w:color="D9D9D9"/>
        </w:tcBorders>
      </w:tcPr>
    </w:tblStylePr>
    <w:tblStylePr w:type="band2Horz">
      <w:tblPr/>
      <w:tcPr>
        <w:shd w:val="clear" w:color="auto" w:fill="C8DAF4"/>
      </w:tcPr>
    </w:tblStylePr>
  </w:style>
  <w:style w:type="paragraph" w:customStyle="1" w:styleId="table-headers">
    <w:name w:val="table-headers"/>
    <w:basedOn w:val="Normal"/>
    <w:link w:val="table-headersChar"/>
    <w:rsid w:val="00A8011B"/>
    <w:pPr>
      <w:spacing w:before="40" w:after="40"/>
      <w:jc w:val="center"/>
    </w:pPr>
    <w:rPr>
      <w:rFonts w:ascii="Arial" w:eastAsia="SimSun" w:hAnsi="Arial"/>
      <w:b/>
      <w:color w:val="FFFFFF" w:themeColor="background1"/>
      <w:sz w:val="18"/>
      <w:szCs w:val="22"/>
      <w:lang w:eastAsia="zh-CN"/>
    </w:rPr>
  </w:style>
  <w:style w:type="character" w:customStyle="1" w:styleId="table-headersChar">
    <w:name w:val="table-headers Char"/>
    <w:link w:val="table-headers"/>
    <w:locked/>
    <w:rsid w:val="00A8011B"/>
    <w:rPr>
      <w:rFonts w:ascii="Arial" w:eastAsia="SimSun" w:hAnsi="Arial"/>
      <w:b/>
      <w:color w:val="FFFFFF" w:themeColor="background1"/>
      <w:sz w:val="18"/>
      <w:szCs w:val="22"/>
      <w:lang w:eastAsia="zh-CN"/>
    </w:rPr>
  </w:style>
  <w:style w:type="character" w:customStyle="1" w:styleId="DefaultChar">
    <w:name w:val="Default Char"/>
    <w:basedOn w:val="DefaultParagraphFont"/>
    <w:link w:val="Default"/>
    <w:rsid w:val="00A8011B"/>
    <w:rPr>
      <w:rFonts w:ascii="Arial" w:hAnsi="Arial" w:cs="Arial"/>
      <w:color w:val="000000"/>
      <w:sz w:val="24"/>
      <w:szCs w:val="24"/>
      <w:lang w:eastAsia="zh-CN"/>
    </w:rPr>
  </w:style>
  <w:style w:type="paragraph" w:customStyle="1" w:styleId="EndNoteBibliographyTitle">
    <w:name w:val="EndNote Bibliography Title"/>
    <w:basedOn w:val="Normal"/>
    <w:link w:val="EndNoteBibliographyTitleChar"/>
    <w:rsid w:val="005715C3"/>
    <w:pPr>
      <w:jc w:val="center"/>
    </w:pPr>
    <w:rPr>
      <w:noProof/>
    </w:rPr>
  </w:style>
  <w:style w:type="character" w:customStyle="1" w:styleId="EndNoteBibliographyTitleChar">
    <w:name w:val="EndNote Bibliography Title Char"/>
    <w:basedOn w:val="bodytextChar"/>
    <w:link w:val="EndNoteBibliographyTitle"/>
    <w:rsid w:val="005715C3"/>
    <w:rPr>
      <w:noProof/>
      <w:sz w:val="24"/>
      <w:szCs w:val="24"/>
    </w:rPr>
  </w:style>
  <w:style w:type="character" w:styleId="FollowedHyperlink">
    <w:name w:val="FollowedHyperlink"/>
    <w:basedOn w:val="DefaultParagraphFont"/>
    <w:semiHidden/>
    <w:unhideWhenUsed/>
    <w:rsid w:val="00F05B69"/>
    <w:rPr>
      <w:color w:val="800080" w:themeColor="followedHyperlink"/>
      <w:u w:val="single"/>
    </w:rPr>
  </w:style>
  <w:style w:type="character" w:styleId="Mention">
    <w:name w:val="Mention"/>
    <w:basedOn w:val="DefaultParagraphFont"/>
    <w:uiPriority w:val="99"/>
    <w:unhideWhenUsed/>
    <w:rsid w:val="00725AE9"/>
    <w:rPr>
      <w:color w:val="2B579A"/>
      <w:shd w:val="clear" w:color="auto" w:fill="E1DFDD"/>
    </w:rPr>
  </w:style>
  <w:style w:type="paragraph" w:styleId="ListNumber">
    <w:name w:val="List Number"/>
    <w:basedOn w:val="Normal"/>
    <w:rsid w:val="004819B9"/>
    <w:pPr>
      <w:numPr>
        <w:numId w:val="19"/>
      </w:numPr>
      <w:spacing w:after="120"/>
      <w:ind w:left="1080"/>
    </w:pPr>
  </w:style>
  <w:style w:type="paragraph" w:styleId="Title">
    <w:name w:val="Title"/>
    <w:basedOn w:val="Normal"/>
    <w:next w:val="Normal"/>
    <w:link w:val="TitleChar"/>
    <w:uiPriority w:val="10"/>
    <w:qFormat/>
    <w:rsid w:val="00D10C0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E"/>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https://www.bls.gov/web/empsit/ceseesummary.htm" TargetMode="External" /><Relationship Id="rId11" Type="http://schemas.openxmlformats.org/officeDocument/2006/relationships/header" Target="header1.xml" /><Relationship Id="rId12" Type="http://schemas.openxmlformats.org/officeDocument/2006/relationships/header" Target="header2.xml" /><Relationship Id="rId13" Type="http://schemas.openxmlformats.org/officeDocument/2006/relationships/footer" Target="footer1.xml" /><Relationship Id="rId14" Type="http://schemas.openxmlformats.org/officeDocument/2006/relationships/footer" Target="footer2.xml" /><Relationship Id="rId15" Type="http://schemas.openxmlformats.org/officeDocument/2006/relationships/header" Target="header3.xml" /><Relationship Id="rId16" Type="http://schemas.openxmlformats.org/officeDocument/2006/relationships/footer" Target="footer3.xml" /><Relationship Id="rId17" Type="http://schemas.openxmlformats.org/officeDocument/2006/relationships/theme" Target="theme/theme1.xml" /><Relationship Id="rId18" Type="http://schemas.openxmlformats.org/officeDocument/2006/relationships/numbering" Target="numbering.xml" /><Relationship Id="rId19"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customXml" Target="../customXml/item5.xml" /><Relationship Id="rId9" Type="http://schemas.openxmlformats.org/officeDocument/2006/relationships/hyperlink" Target="https://www.bls.gov/oes/current/oes_nat.htm"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AD7FD96C597B847B9BFB5BC286A6620" ma:contentTypeVersion="15" ma:contentTypeDescription="Create a new document." ma:contentTypeScope="" ma:versionID="d9c73c1458dd310f143a6c1ad1c442b0">
  <xsd:schema xmlns:xsd="http://www.w3.org/2001/XMLSchema" xmlns:xs="http://www.w3.org/2001/XMLSchema" xmlns:p="http://schemas.microsoft.com/office/2006/metadata/properties" xmlns:ns2="7fcfd37c-2af4-4383-bb5d-517cafc0dfd0" xmlns:ns3="187dd6be-af74-46b7-b7cd-025f5ba77962" targetNamespace="http://schemas.microsoft.com/office/2006/metadata/properties" ma:root="true" ma:fieldsID="9120f1bcdeddff6575eda3056ecca6ef" ns2:_="" ns3:_="">
    <xsd:import namespace="7fcfd37c-2af4-4383-bb5d-517cafc0dfd0"/>
    <xsd:import namespace="187dd6be-af74-46b7-b7cd-025f5ba77962"/>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LengthInSeconds" minOccurs="0"/>
                <xsd:element ref="ns2:MediaServiceAutoTags" minOccurs="0"/>
                <xsd:element ref="ns2:MediaServiceOCR" minOccurs="0"/>
                <xsd:element ref="ns2:MediaServiceGenerationTime" minOccurs="0"/>
                <xsd:element ref="ns2:MediaServiceEventHashCode"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cfd37c-2af4-4383-bb5d-517cafc0dfd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23b40f3a-84d0-4acf-ad34-a39173ff9cc9"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187dd6be-af74-46b7-b7cd-025f5ba7796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25717f26-f22d-4318-b625-cce640d7485a}" ma:internalName="TaxCatchAll" ma:showField="CatchAllData" ma:web="187dd6be-af74-46b7-b7cd-025f5ba7796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p:properties xmlns:p="http://schemas.microsoft.com/office/2006/metadata/properties" xmlns:xsi="http://www.w3.org/2001/XMLSchema-instance" xmlns:pc="http://schemas.microsoft.com/office/infopath/2007/PartnerControls">
  <documentManagement>
    <lcf76f155ced4ddcb4097134ff3c332f xmlns="7fcfd37c-2af4-4383-bb5d-517cafc0dfd0">
      <Terms xmlns="http://schemas.microsoft.com/office/infopath/2007/PartnerControls"/>
    </lcf76f155ced4ddcb4097134ff3c332f>
    <TaxCatchAll xmlns="187dd6be-af74-46b7-b7cd-025f5ba77962" xsi:nil="true"/>
    <SharedWithUsers xmlns="187dd6be-af74-46b7-b7cd-025f5ba77962">
      <UserInfo>
        <DisplayName>Roberts, Sarah</DisplayName>
        <AccountId>9</AccountId>
        <AccountType/>
      </UserInfo>
      <UserInfo>
        <DisplayName>Moore, Emily</DisplayName>
        <AccountId>14</AccountId>
        <AccountType/>
      </UserInfo>
    </SharedWithUsers>
  </documentManagement>
</p:properties>
</file>

<file path=customXml/itemProps1.xml><?xml version="1.0" encoding="utf-8"?>
<ds:datastoreItem xmlns:ds="http://schemas.openxmlformats.org/officeDocument/2006/customXml" ds:itemID="{F03AD040-3202-43A7-9E89-151B7FDD9AF6}">
  <ds:schemaRefs>
    <ds:schemaRef ds:uri="http://schemas.openxmlformats.org/officeDocument/2006/bibliography"/>
  </ds:schemaRefs>
</ds:datastoreItem>
</file>

<file path=customXml/itemProps2.xml><?xml version="1.0" encoding="utf-8"?>
<ds:datastoreItem xmlns:ds="http://schemas.openxmlformats.org/officeDocument/2006/customXml" ds:itemID="{AEAF8B35-925C-4858-8AA5-4F258D0191BD}">
  <ds:schemaRefs>
    <ds:schemaRef ds:uri="http://schemas.microsoft.com/sharepoint/v3/contenttype/forms"/>
  </ds:schemaRefs>
</ds:datastoreItem>
</file>

<file path=customXml/itemProps3.xml><?xml version="1.0" encoding="utf-8"?>
<ds:datastoreItem xmlns:ds="http://schemas.openxmlformats.org/officeDocument/2006/customXml" ds:itemID="{1B14C6F1-B8B3-443C-BF25-52873DEA3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cfd37c-2af4-4383-bb5d-517cafc0dfd0"/>
    <ds:schemaRef ds:uri="187dd6be-af74-46b7-b7cd-025f5ba7796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46E96ED-8527-45A0-9954-30A6553F200F}">
  <ds:schemaRefs>
    <ds:schemaRef ds:uri="http://schemas.openxmlformats.org/officeDocument/2006/bibliography"/>
  </ds:schemaRefs>
</ds:datastoreItem>
</file>

<file path=customXml/itemProps5.xml><?xml version="1.0" encoding="utf-8"?>
<ds:datastoreItem xmlns:ds="http://schemas.openxmlformats.org/officeDocument/2006/customXml" ds:itemID="{C841E8EB-7A0A-4C4A-9520-75D335FD1ECF}">
  <ds:schemaRefs>
    <ds:schemaRef ds:uri="http://schemas.microsoft.com/office/2006/metadata/properties"/>
    <ds:schemaRef ds:uri="http://schemas.microsoft.com/office/infopath/2007/PartnerControls"/>
    <ds:schemaRef ds:uri="7fcfd37c-2af4-4383-bb5d-517cafc0dfd0"/>
    <ds:schemaRef ds:uri="187dd6be-af74-46b7-b7cd-025f5ba77962"/>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7036</Words>
  <Characters>48480</Characters>
  <Application>Microsoft Office Word</Application>
  <DocSecurity>0</DocSecurity>
  <Lines>404</Lines>
  <Paragraphs>110</Paragraphs>
  <ScaleCrop>false</ScaleCrop>
  <HeadingPairs>
    <vt:vector size="2" baseType="variant">
      <vt:variant>
        <vt:lpstr>Title</vt:lpstr>
      </vt:variant>
      <vt:variant>
        <vt:i4>1</vt:i4>
      </vt:variant>
    </vt:vector>
  </HeadingPairs>
  <TitlesOfParts>
    <vt:vector size="1" baseType="lpstr">
      <vt:lpstr/>
    </vt:vector>
  </TitlesOfParts>
  <Company>US FDA</Company>
  <LinksUpToDate>false</LinksUpToDate>
  <CharactersWithSpaces>55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len, Jane</dc:creator>
  <cp:lastModifiedBy>Bonds, Constance (CDC/DDID/NCHHSTP/OD)</cp:lastModifiedBy>
  <cp:revision>3</cp:revision>
  <cp:lastPrinted>2022-04-07T19:16:00Z</cp:lastPrinted>
  <dcterms:created xsi:type="dcterms:W3CDTF">2022-09-21T18:23:00Z</dcterms:created>
  <dcterms:modified xsi:type="dcterms:W3CDTF">2022-09-21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AD7FD96C597B847B9BFB5BC286A6620</vt:lpwstr>
  </property>
  <property fmtid="{D5CDD505-2E9C-101B-9397-08002B2CF9AE}" pid="3" name="MediaServiceImageTags">
    <vt:lpwstr/>
  </property>
  <property fmtid="{D5CDD505-2E9C-101B-9397-08002B2CF9AE}" pid="4" name="MSIP_Label_7b94a7b8-f06c-4dfe-bdcc-9b548fd58c31_ActionId">
    <vt:lpwstr>4b5c84e2-aea5-4747-993d-b96ad7386f9f</vt:lpwstr>
  </property>
  <property fmtid="{D5CDD505-2E9C-101B-9397-08002B2CF9AE}" pid="5" name="MSIP_Label_7b94a7b8-f06c-4dfe-bdcc-9b548fd58c31_ContentBits">
    <vt:lpwstr>0</vt:lpwstr>
  </property>
  <property fmtid="{D5CDD505-2E9C-101B-9397-08002B2CF9AE}" pid="6" name="MSIP_Label_7b94a7b8-f06c-4dfe-bdcc-9b548fd58c31_Enabled">
    <vt:lpwstr>true</vt:lpwstr>
  </property>
  <property fmtid="{D5CDD505-2E9C-101B-9397-08002B2CF9AE}" pid="7" name="MSIP_Label_7b94a7b8-f06c-4dfe-bdcc-9b548fd58c31_Method">
    <vt:lpwstr>Privileged</vt:lpwstr>
  </property>
  <property fmtid="{D5CDD505-2E9C-101B-9397-08002B2CF9AE}" pid="8" name="MSIP_Label_7b94a7b8-f06c-4dfe-bdcc-9b548fd58c31_Name">
    <vt:lpwstr>7b94a7b8-f06c-4dfe-bdcc-9b548fd58c31</vt:lpwstr>
  </property>
  <property fmtid="{D5CDD505-2E9C-101B-9397-08002B2CF9AE}" pid="9" name="MSIP_Label_7b94a7b8-f06c-4dfe-bdcc-9b548fd58c31_SetDate">
    <vt:lpwstr>2022-05-04T03:01:50Z</vt:lpwstr>
  </property>
  <property fmtid="{D5CDD505-2E9C-101B-9397-08002B2CF9AE}" pid="10" name="MSIP_Label_7b94a7b8-f06c-4dfe-bdcc-9b548fd58c31_SiteId">
    <vt:lpwstr>9ce70869-60db-44fd-abe8-d2767077fc8f</vt:lpwstr>
  </property>
</Properties>
</file>